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8A276" w14:textId="0DE4146C" w:rsidR="004B5670" w:rsidRDefault="00BC422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0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Team ID</w:t>
      </w:r>
      <w:r>
        <w:rPr>
          <w:rFonts w:ascii="Times New Roman" w:hAnsi="Times New Roman" w:cs="Times New Roman"/>
          <w:sz w:val="24"/>
          <w:szCs w:val="24"/>
          <w:lang w:val="en-US"/>
        </w:rPr>
        <w:t>: CSD-040</w:t>
      </w:r>
    </w:p>
    <w:p w14:paraId="01F01C00" w14:textId="55D21010" w:rsidR="00BC4227" w:rsidRPr="00C16261" w:rsidRDefault="00BC4227">
      <w:pPr>
        <w:rPr>
          <w:rFonts w:ascii="Times New Roman" w:hAnsi="Times New Roman" w:cs="Times New Roman"/>
          <w:b/>
          <w:bCs/>
          <w:sz w:val="24"/>
          <w:szCs w:val="24"/>
          <w:lang w:val="en-US"/>
          <w:rPrChange w:id="1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2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 xml:space="preserve">Nama </w:t>
      </w:r>
      <w:proofErr w:type="spellStart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3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Anggota</w:t>
      </w:r>
      <w:proofErr w:type="spellEnd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4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:</w:t>
      </w:r>
    </w:p>
    <w:p w14:paraId="1F4E08BD" w14:textId="77777777" w:rsidR="00BA345B" w:rsidRDefault="00BA345B" w:rsidP="00BA345B">
      <w:pPr>
        <w:pStyle w:val="ListParagraph"/>
        <w:numPr>
          <w:ilvl w:val="0"/>
          <w:numId w:val="25"/>
        </w:numPr>
        <w:spacing w:line="256" w:lineRule="auto"/>
        <w:ind w:left="142" w:firstLine="142"/>
        <w:rPr>
          <w:ins w:id="5" w:author="Guna Dermawan" w:date="2021-11-19T13:19:00Z"/>
          <w:rFonts w:ascii="Times New Roman" w:hAnsi="Times New Roman" w:cs="Times New Roman"/>
          <w:sz w:val="24"/>
          <w:szCs w:val="24"/>
          <w:lang w:val="en-US"/>
        </w:rPr>
        <w:pPrChange w:id="6" w:author="Guna Dermawan" w:date="2021-11-19T13:20:00Z">
          <w:pPr>
            <w:pStyle w:val="ListParagraph"/>
            <w:numPr>
              <w:numId w:val="8"/>
            </w:numPr>
            <w:spacing w:line="256" w:lineRule="auto"/>
            <w:ind w:hanging="360"/>
          </w:pPr>
        </w:pPrChange>
      </w:pPr>
      <w:ins w:id="7" w:author="Guna Dermawan" w:date="2021-11-19T13:19:00Z">
        <w:r>
          <w:rPr>
            <w:shd w:val="clear" w:color="auto" w:fill="FFFFFF"/>
          </w:rPr>
          <w:t>A007R6017 - GUNA DERMAWAN</w:t>
        </w:r>
      </w:ins>
    </w:p>
    <w:p w14:paraId="76BF16D7" w14:textId="4334188E" w:rsidR="00BC4227" w:rsidRPr="00683882" w:rsidDel="00683882" w:rsidRDefault="00BC4227" w:rsidP="00BA345B">
      <w:pPr>
        <w:ind w:left="142" w:firstLine="142"/>
        <w:rPr>
          <w:del w:id="8" w:author="Guna Dermawan" w:date="2021-11-18T08:22:00Z"/>
          <w:rFonts w:ascii="Times New Roman" w:hAnsi="Times New Roman" w:cs="Times New Roman"/>
          <w:sz w:val="24"/>
          <w:szCs w:val="24"/>
          <w:lang w:val="en-US"/>
        </w:rPr>
        <w:pPrChange w:id="9" w:author="Guna Dermawan" w:date="2021-11-19T13:20:00Z">
          <w:pPr>
            <w:pStyle w:val="ListParagraph"/>
            <w:numPr>
              <w:numId w:val="1"/>
            </w:numPr>
            <w:ind w:hanging="360"/>
          </w:pPr>
        </w:pPrChange>
      </w:pPr>
      <w:del w:id="10" w:author="Guna Dermawan" w:date="2021-11-18T08:22:00Z">
        <w:r w:rsidRPr="00683882" w:rsidDel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11" w:author="Guna Dermawan" w:date="2021-11-18T08:23:00Z">
              <w:rPr>
                <w:shd w:val="clear" w:color="auto" w:fill="FFFFFF"/>
              </w:rPr>
            </w:rPrChange>
          </w:rPr>
          <w:delText>A007R6017 - GUNA DERMAWAN</w:delText>
        </w:r>
      </w:del>
    </w:p>
    <w:p w14:paraId="65C5F567" w14:textId="40816F94" w:rsidR="00BC4227" w:rsidRPr="009822D9" w:rsidRDefault="00BA345B" w:rsidP="00BA345B">
      <w:pPr>
        <w:pStyle w:val="ListParagraph"/>
        <w:numPr>
          <w:ilvl w:val="0"/>
          <w:numId w:val="25"/>
        </w:numPr>
        <w:spacing w:line="254" w:lineRule="auto"/>
        <w:ind w:left="142" w:firstLine="142"/>
        <w:rPr>
          <w:ins w:id="12" w:author="Guna Dermawan" w:date="2021-11-17T05:40:00Z"/>
          <w:rFonts w:ascii="Times New Roman" w:hAnsi="Times New Roman" w:cs="Times New Roman"/>
          <w:sz w:val="24"/>
          <w:szCs w:val="24"/>
          <w:lang w:val="en-US"/>
        </w:rPr>
        <w:pPrChange w:id="13" w:author="Guna Dermawan" w:date="2021-11-19T13:20:00Z">
          <w:pPr>
            <w:pStyle w:val="ListParagraph"/>
            <w:numPr>
              <w:numId w:val="1"/>
            </w:numPr>
            <w:ind w:hanging="360"/>
          </w:pPr>
        </w:pPrChange>
      </w:pPr>
      <w:ins w:id="14" w:author="Guna Dermawan" w:date="2021-11-19T13:19:00Z">
        <w:r>
          <w:rPr>
            <w:rFonts w:ascii="Arial" w:hAnsi="Arial" w:cs="Arial"/>
            <w:color w:val="000000"/>
            <w:sz w:val="20"/>
            <w:szCs w:val="20"/>
            <w:shd w:val="clear" w:color="auto" w:fill="FFFFFF"/>
          </w:rPr>
          <w:t>A195R4154 - EDO JULIANTIO</w:t>
        </w:r>
      </w:ins>
      <w:del w:id="15" w:author="Guna Dermawan" w:date="2021-11-18T08:23:00Z">
        <w:r w:rsidR="00BC4227" w:rsidRPr="00BA345B" w:rsidDel="00683882">
          <w:rPr>
            <w:shd w:val="clear" w:color="auto" w:fill="FFFFFF"/>
            <w:rPrChange w:id="16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A195R4154 </w:delText>
        </w:r>
      </w:del>
      <w:del w:id="17" w:author="Guna Dermawan" w:date="2021-11-17T05:50:00Z">
        <w:r w:rsidR="00BC4227" w:rsidRPr="00BA345B" w:rsidDel="0029669C">
          <w:rPr>
            <w:shd w:val="clear" w:color="auto" w:fill="FFFFFF"/>
            <w:rPrChange w:id="18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>–</w:delText>
        </w:r>
      </w:del>
      <w:del w:id="19" w:author="Guna Dermawan" w:date="2021-11-18T08:23:00Z">
        <w:r w:rsidR="00BC4227" w:rsidRPr="00BA345B" w:rsidDel="00683882">
          <w:rPr>
            <w:shd w:val="clear" w:color="auto" w:fill="FFFFFF"/>
            <w:rPrChange w:id="20" w:author="Guna Dermawan" w:date="2021-11-19T13:19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 EDO JULIANTI</w:delText>
        </w:r>
      </w:del>
    </w:p>
    <w:p w14:paraId="47BFADBD" w14:textId="6E2009C1" w:rsidR="00BC4227" w:rsidRDefault="00BC4227" w:rsidP="00BC4227">
      <w:pPr>
        <w:rPr>
          <w:ins w:id="21" w:author="Guna Dermawan" w:date="2021-11-17T05:5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22" w:author="Guna Dermawan" w:date="2021-11-17T05:41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23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ema</w:t>
        </w:r>
      </w:ins>
      <w:proofErr w:type="spellEnd"/>
      <w:ins w:id="24" w:author="Guna Dermawan" w:date="2021-11-17T05:50:00Z"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  <w:ins w:id="25" w:author="Guna Dermawan" w:date="2021-11-17T05:41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: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tilita</w:t>
        </w:r>
      </w:ins>
      <w:ins w:id="26" w:author="Guna Dermawan" w:date="2021-11-17T05:49:00Z">
        <w:r w:rsidR="00460B56">
          <w:rPr>
            <w:rFonts w:ascii="Times New Roman" w:hAnsi="Times New Roman" w:cs="Times New Roman"/>
            <w:sz w:val="24"/>
            <w:szCs w:val="24"/>
            <w:lang w:val="en-US"/>
          </w:rPr>
          <w:t>s</w:t>
        </w:r>
      </w:ins>
      <w:proofErr w:type="spellEnd"/>
    </w:p>
    <w:p w14:paraId="10CE3C97" w14:textId="16FEFD89" w:rsidR="00372D8B" w:rsidRPr="00950AA5" w:rsidRDefault="002723E9" w:rsidP="00950AA5">
      <w:pPr>
        <w:rPr>
          <w:ins w:id="27" w:author="Guna Dermawan" w:date="2021-11-18T08:43:00Z"/>
          <w:rFonts w:ascii="Times New Roman" w:hAnsi="Times New Roman" w:cs="Times New Roman"/>
          <w:b/>
          <w:bCs/>
          <w:sz w:val="24"/>
          <w:szCs w:val="24"/>
          <w:lang w:val="en-US"/>
          <w:rPrChange w:id="28" w:author="Guna Dermawan" w:date="2021-11-19T13:14:00Z">
            <w:rPr>
              <w:ins w:id="29" w:author="Guna Dermawan" w:date="2021-11-18T08:43:00Z"/>
              <w:rFonts w:eastAsiaTheme="majorEastAsia"/>
              <w:lang w:val="en-US"/>
            </w:rPr>
          </w:rPrChange>
        </w:rPr>
        <w:pPrChange w:id="30" w:author="Guna Dermawan" w:date="2021-11-19T13:14:00Z">
          <w:pPr>
            <w:pStyle w:val="Subtitle"/>
            <w:spacing w:line="240" w:lineRule="auto"/>
            <w:jc w:val="both"/>
          </w:pPr>
        </w:pPrChange>
      </w:pPr>
      <w:proofErr w:type="spellStart"/>
      <w:ins w:id="31" w:author="Guna Dermawan" w:date="2021-11-17T05:50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2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Judul</w:t>
        </w:r>
        <w:proofErr w:type="spellEnd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3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 xml:space="preserve"> </w:t>
        </w:r>
        <w:proofErr w:type="spellStart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4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Proye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ab/>
          <w:t xml:space="preserve">: </w:t>
        </w:r>
      </w:ins>
      <w:proofErr w:type="spellStart"/>
      <w:ins w:id="35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engembangan</w:t>
        </w:r>
      </w:ins>
      <w:proofErr w:type="spellEnd"/>
      <w:ins w:id="36" w:author="Guna Dermawan" w:date="2021-11-18T16:03:00Z">
        <w:r w:rsidR="00787250">
          <w:rPr>
            <w:rFonts w:ascii="Times New Roman" w:hAnsi="Times New Roman" w:cs="Times New Roman"/>
            <w:sz w:val="24"/>
            <w:szCs w:val="24"/>
            <w:lang w:val="id-ID"/>
          </w:rPr>
          <w:t xml:space="preserve"> aplikasi</w:t>
        </w:r>
      </w:ins>
      <w:ins w:id="37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mobile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rese</w:t>
        </w:r>
      </w:ins>
      <w:ins w:id="38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nsi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berbasis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GPS dan </w:t>
        </w:r>
      </w:ins>
      <w:ins w:id="39" w:author="Guna Dermawan" w:date="2021-11-19T13:13:00Z">
        <w:r w:rsidR="00F10744">
          <w:rPr>
            <w:rFonts w:ascii="Times New Roman" w:hAnsi="Times New Roman" w:cs="Times New Roman"/>
            <w:sz w:val="24"/>
            <w:szCs w:val="24"/>
            <w:lang w:val="en-US"/>
          </w:rPr>
          <w:t>Geocoder</w:t>
        </w:r>
      </w:ins>
      <w:ins w:id="40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ins w:id="41" w:author="Guna Dermawan" w:date="2021-11-18T16:04:00Z">
        <w:r w:rsidR="001330B5">
          <w:rPr>
            <w:rFonts w:ascii="Times New Roman" w:hAnsi="Times New Roman" w:cs="Times New Roman"/>
            <w:sz w:val="24"/>
            <w:szCs w:val="24"/>
            <w:lang w:val="id-ID"/>
          </w:rPr>
          <w:t xml:space="preserve">dengan </w:t>
        </w:r>
      </w:ins>
      <w:proofErr w:type="spellStart"/>
      <w:ins w:id="42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nggunakan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tode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haversine</w:t>
        </w:r>
      </w:ins>
      <w:ins w:id="43" w:author="Guna Dermawan" w:date="2021-11-17T06:04:00Z">
        <w:r w:rsidR="00ED497F">
          <w:rPr>
            <w:rFonts w:ascii="Times New Roman" w:hAnsi="Times New Roman" w:cs="Times New Roman"/>
            <w:sz w:val="24"/>
            <w:szCs w:val="24"/>
            <w:lang w:val="en-US"/>
          </w:rPr>
          <w:br/>
        </w:r>
        <w:r w:rsidR="00ED497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44" w:author="Guna Dermawan" w:date="2021-11-17T20:14:00Z">
              <w:rPr>
                <w:rFonts w:cs="Times New Roman"/>
                <w:szCs w:val="24"/>
                <w:lang w:val="en-US"/>
              </w:rPr>
            </w:rPrChange>
          </w:rPr>
          <w:t>Executive summary</w:t>
        </w:r>
      </w:ins>
      <w:ins w:id="45" w:author="Guna Dermawan" w:date="2021-11-17T21:27:00Z">
        <w:r w:rsidR="009027CA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>:</w:t>
        </w:r>
      </w:ins>
      <w:ins w:id="46" w:author="Guna Dermawan" w:date="2021-11-18T08:22:00Z">
        <w:r w:rsidR="00683882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 xml:space="preserve"> </w:t>
        </w:r>
      </w:ins>
      <w:proofErr w:type="spellStart"/>
      <w:ins w:id="47" w:author="Guna Dermawan" w:date="2021-11-18T16:27:00Z">
        <w:r w:rsidR="00F32E29" w:rsidRPr="00F32E29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salah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atu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faktor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igunak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ebaga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indikator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pengambil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keputusan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sebuah</w:t>
        </w:r>
        <w:proofErr w:type="spellEnd"/>
        <w:r w:rsidR="00F32E29" w:rsidRPr="00F32E29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F32E29" w:rsidRPr="00F32E29">
          <w:rPr>
            <w:rFonts w:ascii="Times New Roman" w:hAnsi="Times New Roman" w:cs="Times New Roman"/>
            <w:sz w:val="24"/>
            <w:szCs w:val="24"/>
          </w:rPr>
          <w:t>instansi</w:t>
        </w:r>
        <w:proofErr w:type="spellEnd"/>
        <w:r w:rsidR="00F32E29">
          <w:rPr>
            <w:rFonts w:ascii="Times New Roman" w:hAnsi="Times New Roman" w:cs="Times New Roman"/>
            <w:sz w:val="24"/>
            <w:szCs w:val="24"/>
            <w:lang w:val="id-ID"/>
          </w:rPr>
          <w:t xml:space="preserve">. </w:t>
        </w:r>
      </w:ins>
      <w:proofErr w:type="spellStart"/>
      <w:ins w:id="48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rmasalahanny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dala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a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asih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suli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ngaw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r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9" w:author="Guna Dermawan" w:date="2021-11-18T16:29:00Z">
        <w:r w:rsidR="00AB4E86">
          <w:rPr>
            <w:rFonts w:ascii="Times New Roman" w:hAnsi="Times New Roman" w:cs="Times New Roman"/>
            <w:sz w:val="24"/>
            <w:szCs w:val="24"/>
            <w:lang w:val="id-ID"/>
          </w:rPr>
          <w:t>kantor</w:t>
        </w:r>
      </w:ins>
      <w:ins w:id="50" w:author="Guna Dermawan" w:date="2021-11-18T16:11:00Z">
        <w:r w:rsidR="00372D8B">
          <w:rPr>
            <w:rFonts w:ascii="Times New Roman" w:hAnsi="Times New Roman" w:cs="Times New Roman"/>
            <w:sz w:val="24"/>
            <w:szCs w:val="24"/>
            <w:lang w:val="id-ID"/>
          </w:rPr>
          <w:t xml:space="preserve"> yang menggunakan metode konvensional</w:t>
        </w:r>
      </w:ins>
      <w:ins w:id="51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  <w:ins w:id="52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53" w:author="Guna Dermawan" w:date="2021-11-18T16:19:00Z">
        <w:r w:rsidR="00CA1F99">
          <w:rPr>
            <w:rFonts w:ascii="Times New Roman" w:hAnsi="Times New Roman" w:cs="Times New Roman"/>
            <w:sz w:val="24"/>
            <w:szCs w:val="24"/>
            <w:lang w:val="id-ID"/>
          </w:rPr>
          <w:t>D</w:t>
        </w:r>
      </w:ins>
      <w:ins w:id="54" w:author="Guna Dermawan" w:date="2021-11-18T16:18:00Z">
        <w:r w:rsidR="00AD0530">
          <w:rPr>
            <w:rFonts w:ascii="Times New Roman" w:hAnsi="Times New Roman" w:cs="Times New Roman"/>
            <w:sz w:val="24"/>
            <w:szCs w:val="24"/>
            <w:lang w:val="id-ID"/>
          </w:rPr>
          <w:t>engan menggunakan metode tersebut</w:t>
        </w:r>
      </w:ins>
      <w:ins w:id="55" w:author="Guna Dermawan" w:date="2021-11-18T16:19:00Z">
        <w:r w:rsidR="001955D7">
          <w:rPr>
            <w:rFonts w:ascii="Times New Roman" w:hAnsi="Times New Roman" w:cs="Times New Roman"/>
            <w:sz w:val="24"/>
            <w:szCs w:val="24"/>
            <w:lang w:val="id-ID"/>
          </w:rPr>
          <w:t>,</w:t>
        </w:r>
      </w:ins>
      <w:ins w:id="56" w:author="Guna Dermawan" w:date="2021-11-18T16:30:00Z">
        <w:r w:rsidR="00CB2711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proofErr w:type="spellStart"/>
      <w:ins w:id="57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8" w:author="Guna Dermawan" w:date="2021-11-18T16:17:00Z">
        <w:r w:rsidR="009A32E6">
          <w:rPr>
            <w:rFonts w:ascii="Times New Roman" w:hAnsi="Times New Roman" w:cs="Times New Roman"/>
            <w:sz w:val="24"/>
            <w:szCs w:val="24"/>
            <w:lang w:val="id-ID"/>
          </w:rPr>
          <w:t>bisa saja</w:t>
        </w:r>
      </w:ins>
      <w:ins w:id="59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0" w:author="Guna Dermawan" w:date="2021-11-18T16:14:00Z">
        <w:r w:rsidR="00BA3875">
          <w:rPr>
            <w:rFonts w:ascii="Times New Roman" w:hAnsi="Times New Roman" w:cs="Times New Roman"/>
            <w:sz w:val="24"/>
            <w:szCs w:val="24"/>
            <w:lang w:val="id-ID"/>
          </w:rPr>
          <w:t xml:space="preserve">meminta bantuan </w:t>
        </w:r>
      </w:ins>
      <w:proofErr w:type="spellStart"/>
      <w:ins w:id="61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>kepad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lain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laku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.</w:t>
        </w:r>
      </w:ins>
      <w:ins w:id="62" w:author="Guna Dermawan" w:date="2021-11-18T16:27:00Z">
        <w:r w:rsidR="00F32E29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63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Oleh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karena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t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64" w:author="Guna Dermawan" w:date="2021-11-18T16:20:00Z">
        <w:r w:rsidR="00925EC9">
          <w:rPr>
            <w:rFonts w:ascii="Times New Roman" w:hAnsi="Times New Roman" w:cs="Times New Roman"/>
            <w:sz w:val="24"/>
            <w:szCs w:val="24"/>
            <w:lang w:val="id-ID"/>
          </w:rPr>
          <w:t>diperlukan sebuah sistem presensi</w:t>
        </w:r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 xml:space="preserve"> berbasis</w:t>
        </w:r>
      </w:ins>
      <w:ins w:id="65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agar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rmasalah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di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tas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iselesaik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.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>,</w:t>
        </w:r>
      </w:ins>
      <w:ins w:id="66" w:author="Guna Dermawan" w:date="2021-11-18T16:25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 xml:space="preserve"> </w:t>
        </w:r>
      </w:ins>
      <w:ins w:id="67" w:author="Guna Dermawan" w:date="2021-11-18T16:26:00Z">
        <w:r w:rsidR="006A6767">
          <w:rPr>
            <w:rFonts w:ascii="Times New Roman" w:hAnsi="Times New Roman" w:cs="Times New Roman"/>
            <w:sz w:val="24"/>
            <w:szCs w:val="24"/>
            <w:lang w:val="id-ID"/>
          </w:rPr>
          <w:t>kepala desa</w:t>
        </w:r>
      </w:ins>
      <w:ins w:id="68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dapat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memantau</w:t>
        </w:r>
        <w:proofErr w:type="spellEnd"/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69" w:author="Guna Dermawan" w:date="2021-11-18T16:21:00Z">
        <w:r w:rsidR="00F94FD6">
          <w:rPr>
            <w:rFonts w:ascii="Times New Roman" w:hAnsi="Times New Roman" w:cs="Times New Roman"/>
            <w:sz w:val="24"/>
            <w:szCs w:val="24"/>
            <w:lang w:val="id-ID"/>
          </w:rPr>
          <w:t>presensi</w:t>
        </w:r>
      </w:ins>
      <w:ins w:id="70" w:author="Guna Dermawan" w:date="2021-11-18T16:09:00Z">
        <w:r w:rsidR="00372D8B"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 w:rsidR="00372D8B">
          <w:rPr>
            <w:rFonts w:ascii="Times New Roman" w:hAnsi="Times New Roman" w:cs="Times New Roman"/>
            <w:sz w:val="24"/>
            <w:szCs w:val="24"/>
          </w:rPr>
          <w:t>pegawai</w:t>
        </w:r>
      </w:ins>
      <w:proofErr w:type="spellEnd"/>
      <w:ins w:id="71" w:author="Guna Dermawan" w:date="2021-11-18T16:22:00Z">
        <w:r w:rsidR="009651F3">
          <w:rPr>
            <w:rFonts w:ascii="Times New Roman" w:hAnsi="Times New Roman" w:cs="Times New Roman"/>
            <w:sz w:val="24"/>
            <w:szCs w:val="24"/>
            <w:lang w:val="id-ID"/>
          </w:rPr>
          <w:t xml:space="preserve"> dan membantu </w:t>
        </w:r>
      </w:ins>
      <w:ins w:id="72" w:author="Guna Dermawan" w:date="2021-11-18T16:24:00Z"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dalam membuat kebijakan terk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a</w:t>
        </w:r>
        <w:r w:rsidR="00200B6F">
          <w:rPr>
            <w:rFonts w:ascii="Times New Roman" w:hAnsi="Times New Roman" w:cs="Times New Roman"/>
            <w:sz w:val="24"/>
            <w:szCs w:val="24"/>
            <w:lang w:val="id-ID"/>
          </w:rPr>
          <w:t>it dengan presensi</w:t>
        </w:r>
        <w:r w:rsidR="007D2896">
          <w:rPr>
            <w:rFonts w:ascii="Times New Roman" w:hAnsi="Times New Roman" w:cs="Times New Roman"/>
            <w:sz w:val="24"/>
            <w:szCs w:val="24"/>
            <w:lang w:val="id-ID"/>
          </w:rPr>
          <w:t>.</w:t>
        </w:r>
      </w:ins>
    </w:p>
    <w:p w14:paraId="584B97D9" w14:textId="38032CD4" w:rsidR="00CF4039" w:rsidRDefault="00CC29B4">
      <w:pPr>
        <w:pStyle w:val="Subtitle"/>
        <w:numPr>
          <w:ilvl w:val="0"/>
          <w:numId w:val="10"/>
        </w:numPr>
        <w:jc w:val="both"/>
        <w:rPr>
          <w:ins w:id="73" w:author="Guna Dermawan" w:date="2021-11-18T09:57:00Z"/>
          <w:rFonts w:cs="Times New Roman"/>
          <w:lang w:val="id-ID"/>
        </w:rPr>
        <w:pPrChange w:id="74" w:author="Guna Dermawan" w:date="2021-11-18T16:34:00Z">
          <w:pPr>
            <w:pStyle w:val="Subtitle"/>
            <w:numPr>
              <w:ilvl w:val="0"/>
              <w:numId w:val="10"/>
            </w:numPr>
            <w:ind w:left="1079" w:hanging="360"/>
          </w:pPr>
        </w:pPrChange>
      </w:pPr>
      <w:ins w:id="75" w:author="Guna Dermawan" w:date="2021-11-18T09:57:00Z">
        <w:r w:rsidRPr="006C7B5A">
          <w:rPr>
            <w:rFonts w:cs="Times New Roman"/>
            <w:lang w:val="id-ID"/>
          </w:rPr>
          <w:t>Apa masalah yang terdapat pada presensi menggunakan metode konvensional?</w:t>
        </w:r>
      </w:ins>
    </w:p>
    <w:p w14:paraId="4876C11C" w14:textId="3BB68702" w:rsidR="00B20494" w:rsidRPr="009B79DD" w:rsidRDefault="00CF4039">
      <w:pPr>
        <w:pStyle w:val="Subtitle"/>
        <w:numPr>
          <w:ilvl w:val="0"/>
          <w:numId w:val="10"/>
        </w:numPr>
        <w:jc w:val="both"/>
        <w:rPr>
          <w:ins w:id="76" w:author="Guna Dermawan" w:date="2021-11-17T15:59:00Z"/>
          <w:lang w:val="id-ID"/>
          <w:rPrChange w:id="77" w:author="Guna Dermawan" w:date="2021-11-18T09:58:00Z">
            <w:rPr>
              <w:ins w:id="78" w:author="Guna Dermawan" w:date="2021-11-17T15:59:00Z"/>
              <w:lang w:val="en-US"/>
            </w:rPr>
          </w:rPrChange>
        </w:rPr>
        <w:pPrChange w:id="79" w:author="Guna Dermawan" w:date="2021-11-18T16:34:00Z">
          <w:pPr>
            <w:jc w:val="both"/>
          </w:pPr>
        </w:pPrChange>
      </w:pPr>
      <w:ins w:id="80" w:author="Guna Dermawan" w:date="2021-11-18T09:57:00Z">
        <w:r>
          <w:rPr>
            <w:lang w:val="id-ID"/>
          </w:rPr>
          <w:t>Bagaimana cara kerja aplikasi untuk</w:t>
        </w:r>
      </w:ins>
      <w:ins w:id="81" w:author="Guna Dermawan" w:date="2021-11-18T09:58:00Z">
        <w:r>
          <w:rPr>
            <w:lang w:val="id-ID"/>
          </w:rPr>
          <w:t xml:space="preserve"> melakukan monitoring presensi?</w:t>
        </w:r>
      </w:ins>
    </w:p>
    <w:p w14:paraId="69CC2DA5" w14:textId="4F880478" w:rsidR="004B303F" w:rsidRPr="00C16261" w:rsidRDefault="008A3265">
      <w:pPr>
        <w:rPr>
          <w:ins w:id="82" w:author="Guna Dermawan" w:date="2021-11-17T16:00:00Z"/>
          <w:rFonts w:ascii="Times New Roman" w:hAnsi="Times New Roman" w:cs="Times New Roman"/>
          <w:b/>
          <w:bCs/>
          <w:sz w:val="24"/>
          <w:szCs w:val="24"/>
          <w:lang w:val="en-US"/>
          <w:rPrChange w:id="83" w:author="Guna Dermawan" w:date="2021-11-17T20:15:00Z">
            <w:rPr>
              <w:ins w:id="84" w:author="Guna Dermawan" w:date="2021-11-17T16:00:00Z"/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ins w:id="85" w:author="Guna Dermawan" w:date="2021-11-17T16:57:00Z">
        <w:r w:rsidRPr="00C16261">
          <w:rPr>
            <w:rFonts w:ascii="Times New Roman" w:hAnsi="Times New Roman" w:cs="Times New Roman"/>
            <w:b/>
            <w:bCs/>
            <w:noProof/>
            <w:sz w:val="24"/>
            <w:szCs w:val="24"/>
            <w:lang w:val="en-US"/>
            <w:rPrChange w:id="86" w:author="Guna Dermawan" w:date="2021-11-17T20:15:00Z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rPrChange>
          </w:rPr>
          <w:drawing>
            <wp:anchor distT="0" distB="0" distL="114300" distR="114300" simplePos="0" relativeHeight="251658240" behindDoc="1" locked="0" layoutInCell="1" allowOverlap="1" wp14:anchorId="786CE4E9" wp14:editId="47E5856A">
              <wp:simplePos x="0" y="0"/>
              <wp:positionH relativeFrom="column">
                <wp:posOffset>0</wp:posOffset>
              </wp:positionH>
              <wp:positionV relativeFrom="paragraph">
                <wp:posOffset>223157</wp:posOffset>
              </wp:positionV>
              <wp:extent cx="5780314" cy="3200400"/>
              <wp:effectExtent l="0" t="0" r="0" b="19050"/>
              <wp:wrapNone/>
              <wp:docPr id="3" name="Diagram 3"/>
              <wp:cNvGraphicFramePr/>
              <a:graphic xmlns:a="http://schemas.openxmlformats.org/drawingml/2006/main">
                <a:graphicData uri="http://schemas.openxmlformats.org/drawingml/2006/diagram">
                  <dgm:relIds xmlns:dgm="http://schemas.openxmlformats.org/drawingml/2006/diagram" xmlns:r="http://schemas.openxmlformats.org/officeDocument/2006/relationships" r:dm="rId6" r:lo="rId7" r:qs="rId8" r:cs="rId9"/>
                </a:graphicData>
              </a:graphic>
              <wp14:sizeRelH relativeFrom="margin">
                <wp14:pctWidth>0</wp14:pctWidth>
              </wp14:sizeRelH>
            </wp:anchor>
          </w:drawing>
        </w:r>
      </w:ins>
      <w:ins w:id="87" w:author="Guna Dermawan" w:date="2021-11-17T19:30:00Z">
        <w:r w:rsidR="00903C78" w:rsidRPr="00C16261">
          <w:rPr>
            <w:b/>
            <w:bCs/>
            <w:noProof/>
            <w:rPrChange w:id="88" w:author="Guna Dermawan" w:date="2021-11-17T20:15:00Z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0288" behindDoc="1" locked="0" layoutInCell="1" allowOverlap="1" wp14:anchorId="3938CEA1" wp14:editId="559961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3478530</wp:posOffset>
                  </wp:positionV>
                  <wp:extent cx="5486400" cy="635"/>
                  <wp:effectExtent l="0" t="0" r="0" b="0"/>
                  <wp:wrapNone/>
                  <wp:docPr id="1" name="Text Box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/>
                        <wps:spPr>
                          <a:xfrm>
                            <a:off x="0" y="0"/>
                            <a:ext cx="5486400" cy="63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B54A833" w14:textId="38C2682E" w:rsidR="00903C78" w:rsidRPr="0023333D" w:rsidRDefault="00903C78">
                              <w:pPr>
                                <w:pStyle w:val="Caption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sz w:val="24"/>
                                  <w:szCs w:val="24"/>
                                  <w:lang w:val="en-US"/>
                                </w:rPr>
                                <w:pPrChange w:id="89" w:author="Guna Dermawan" w:date="2021-11-17T19:30:00Z">
                                  <w:pPr/>
                                </w:pPrChange>
                              </w:pPr>
                              <w:proofErr w:type="spellStart"/>
                              <w:ins w:id="90" w:author="Guna Dermawan" w:date="2021-11-17T19:30:00Z">
                                <w:r>
                                  <w:t>gambar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r>
                                  <w:fldChar w:fldCharType="begin"/>
                                </w:r>
                                <w:r>
                                  <w:instrText xml:space="preserve"> SEQ gambar \* ARABIC </w:instrText>
                                </w:r>
                              </w:ins>
                              <w:r>
                                <w:fldChar w:fldCharType="separate"/>
                              </w:r>
                              <w:r w:rsidR="00D16E41">
                                <w:rPr>
                                  <w:noProof/>
                                </w:rPr>
                                <w:t>1</w:t>
                              </w:r>
                              <w:ins w:id="91" w:author="Guna Dermawan" w:date="2021-11-17T19:30:00Z">
                                <w:r>
                                  <w:fldChar w:fldCharType="end"/>
                                </w:r>
                                <w:r>
                                  <w:t xml:space="preserve"> WBS project</w:t>
                                </w:r>
                              </w:ins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a:graphicData>
                  </a:graphic>
                </wp:anchor>
              </w:drawing>
            </mc:Choice>
            <mc:Fallback>
              <w:pict>
                <v:shapetype w14:anchorId="3938CEA1"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6" type="#_x0000_t202" style="position:absolute;margin-left:0;margin-top:273.9pt;width:6in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" stroked="f">
                  <v:textbox style="mso-fit-shape-to-text:t" inset="0,0,0,0">
                    <w:txbxContent>
                      <w:p w14:paraId="4B54A833" w14:textId="38C2682E" w:rsidR="00903C78" w:rsidRPr="0023333D" w:rsidRDefault="00903C78">
                        <w:pPr>
                          <w:pStyle w:val="Caption"/>
                          <w:jc w:val="center"/>
                          <w:rPr>
                            <w:rFonts w:ascii="Times New Roman" w:hAnsi="Times New Roman" w:cs="Times New Roman"/>
                            <w:noProof/>
                            <w:sz w:val="24"/>
                            <w:szCs w:val="24"/>
                            <w:lang w:val="en-US"/>
                          </w:rPr>
                          <w:pPrChange w:id="92" w:author="Guna Dermawan" w:date="2021-11-17T19:30:00Z">
                            <w:pPr/>
                          </w:pPrChange>
                        </w:pPr>
                        <w:proofErr w:type="spellStart"/>
                        <w:ins w:id="93" w:author="Guna Dermawan" w:date="2021-11-17T19:30:00Z">
                          <w:r>
                            <w:t>gambar</w:t>
                          </w:r>
                          <w:proofErr w:type="spellEnd"/>
                          <w:r>
                            <w:t xml:space="preserve"> </w:t>
                          </w:r>
                          <w:r>
                            <w:fldChar w:fldCharType="begin"/>
                          </w:r>
                          <w:r>
                            <w:instrText xml:space="preserve"> SEQ gambar \* ARABIC </w:instrText>
                          </w:r>
                        </w:ins>
                        <w:r>
                          <w:fldChar w:fldCharType="separate"/>
                        </w:r>
                        <w:r w:rsidR="00D16E41">
                          <w:rPr>
                            <w:noProof/>
                          </w:rPr>
                          <w:t>1</w:t>
                        </w:r>
                        <w:ins w:id="94" w:author="Guna Dermawan" w:date="2021-11-17T19:30:00Z">
                          <w:r>
                            <w:fldChar w:fldCharType="end"/>
                          </w:r>
                          <w:r>
                            <w:t xml:space="preserve"> WBS project</w:t>
                          </w:r>
                        </w:ins>
                      </w:p>
                    </w:txbxContent>
                  </v:textbox>
                </v:shape>
              </w:pict>
            </mc:Fallback>
          </mc:AlternateContent>
        </w:r>
      </w:ins>
      <w:ins w:id="95" w:author="Guna Dermawan" w:date="2021-11-17T15:59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6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t Scope d</w:t>
        </w:r>
      </w:ins>
      <w:ins w:id="97" w:author="Guna Dermawan" w:date="2021-11-17T16:00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8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an Deliverables:</w:t>
        </w:r>
      </w:ins>
    </w:p>
    <w:p w14:paraId="342A67D7" w14:textId="78C2CB3C" w:rsidR="004B303F" w:rsidRDefault="004B303F" w:rsidP="004B303F">
      <w:pPr>
        <w:jc w:val="center"/>
        <w:rPr>
          <w:ins w:id="99" w:author="Guna Dermawan" w:date="2021-11-17T19:31:00Z"/>
          <w:rFonts w:ascii="Times New Roman" w:hAnsi="Times New Roman" w:cs="Times New Roman"/>
          <w:sz w:val="24"/>
          <w:szCs w:val="24"/>
          <w:lang w:val="en-US"/>
        </w:rPr>
      </w:pPr>
    </w:p>
    <w:p w14:paraId="63FBAF49" w14:textId="49807257" w:rsidR="00A7530A" w:rsidRPr="00B96589" w:rsidRDefault="00A7530A">
      <w:pPr>
        <w:rPr>
          <w:ins w:id="100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1" w:author="Guna Dermawan" w:date="2021-11-17T19:31:00Z">
          <w:pPr>
            <w:jc w:val="center"/>
          </w:pPr>
        </w:pPrChange>
      </w:pPr>
    </w:p>
    <w:p w14:paraId="5FAF3FE2" w14:textId="6132977E" w:rsidR="00A7530A" w:rsidRPr="004C6F49" w:rsidRDefault="00A7530A">
      <w:pPr>
        <w:rPr>
          <w:ins w:id="102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3" w:author="Guna Dermawan" w:date="2021-11-17T19:31:00Z">
          <w:pPr>
            <w:jc w:val="center"/>
          </w:pPr>
        </w:pPrChange>
      </w:pPr>
    </w:p>
    <w:p w14:paraId="6CEAA72B" w14:textId="011C1A21" w:rsidR="00A7530A" w:rsidRPr="004C6F49" w:rsidRDefault="00A7530A">
      <w:pPr>
        <w:rPr>
          <w:ins w:id="104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5" w:author="Guna Dermawan" w:date="2021-11-17T19:31:00Z">
          <w:pPr>
            <w:jc w:val="center"/>
          </w:pPr>
        </w:pPrChange>
      </w:pPr>
    </w:p>
    <w:p w14:paraId="2E23210E" w14:textId="14B7F15A" w:rsidR="00A7530A" w:rsidRPr="004C6F49" w:rsidRDefault="00A7530A">
      <w:pPr>
        <w:rPr>
          <w:ins w:id="10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7" w:author="Guna Dermawan" w:date="2021-11-17T19:31:00Z">
          <w:pPr>
            <w:jc w:val="center"/>
          </w:pPr>
        </w:pPrChange>
      </w:pPr>
    </w:p>
    <w:p w14:paraId="6FB2D1D0" w14:textId="3A27FF07" w:rsidR="00A7530A" w:rsidRPr="004C6F49" w:rsidRDefault="00A7530A">
      <w:pPr>
        <w:rPr>
          <w:ins w:id="108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9" w:author="Guna Dermawan" w:date="2021-11-17T19:31:00Z">
          <w:pPr>
            <w:jc w:val="center"/>
          </w:pPr>
        </w:pPrChange>
      </w:pPr>
    </w:p>
    <w:p w14:paraId="2B6F8556" w14:textId="6CEE0492" w:rsidR="00A7530A" w:rsidRPr="004C6F49" w:rsidRDefault="00816070">
      <w:pPr>
        <w:tabs>
          <w:tab w:val="left" w:pos="6176"/>
        </w:tabs>
        <w:rPr>
          <w:ins w:id="110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1" w:author="Guna Dermawan" w:date="2021-11-17T20:00:00Z">
          <w:pPr>
            <w:jc w:val="center"/>
          </w:pPr>
        </w:pPrChange>
      </w:pPr>
      <w:ins w:id="112" w:author="Guna Dermawan" w:date="2021-11-17T20:00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0186EB9" w14:textId="28C97FF2" w:rsidR="00A7530A" w:rsidRPr="00B96589" w:rsidRDefault="00A7530A">
      <w:pPr>
        <w:tabs>
          <w:tab w:val="left" w:pos="1672"/>
        </w:tabs>
        <w:rPr>
          <w:ins w:id="11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4" w:author="Guna Dermawan" w:date="2021-11-17T19:34:00Z">
          <w:pPr>
            <w:jc w:val="center"/>
          </w:pPr>
        </w:pPrChange>
      </w:pPr>
      <w:ins w:id="115" w:author="Guna Dermawan" w:date="2021-11-17T19:34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1DFF57BA" w14:textId="4BC7E858" w:rsidR="00A7530A" w:rsidRPr="00B96589" w:rsidRDefault="006271BE">
      <w:pPr>
        <w:tabs>
          <w:tab w:val="left" w:pos="1672"/>
        </w:tabs>
        <w:rPr>
          <w:ins w:id="11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7" w:author="Guna Dermawan" w:date="2021-11-17T19:35:00Z">
          <w:pPr>
            <w:jc w:val="center"/>
          </w:pPr>
        </w:pPrChange>
      </w:pPr>
      <w:ins w:id="118" w:author="Guna Dermawan" w:date="2021-11-17T19:35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C762470" w14:textId="5B60C80F" w:rsidR="00A7530A" w:rsidRPr="00B96589" w:rsidRDefault="00A7530A">
      <w:pPr>
        <w:rPr>
          <w:ins w:id="11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0" w:author="Guna Dermawan" w:date="2021-11-17T19:31:00Z">
          <w:pPr>
            <w:jc w:val="center"/>
          </w:pPr>
        </w:pPrChange>
      </w:pPr>
    </w:p>
    <w:p w14:paraId="2AE7CC87" w14:textId="199E3229" w:rsidR="00A7530A" w:rsidRPr="004C6F49" w:rsidRDefault="00A7530A">
      <w:pPr>
        <w:rPr>
          <w:ins w:id="121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22" w:author="Guna Dermawan" w:date="2021-11-17T19:31:00Z">
          <w:pPr>
            <w:jc w:val="center"/>
          </w:pPr>
        </w:pPrChange>
      </w:pPr>
    </w:p>
    <w:p w14:paraId="6756B9D7" w14:textId="63ABACF8" w:rsidR="00A7530A" w:rsidRDefault="00A7530A" w:rsidP="00A7530A">
      <w:pPr>
        <w:tabs>
          <w:tab w:val="left" w:pos="1344"/>
        </w:tabs>
        <w:rPr>
          <w:ins w:id="123" w:author="Guna Dermawan" w:date="2021-11-17T20:05:00Z"/>
          <w:rFonts w:ascii="Times New Roman" w:hAnsi="Times New Roman" w:cs="Times New Roman"/>
          <w:sz w:val="24"/>
          <w:szCs w:val="24"/>
          <w:lang w:val="en-US"/>
        </w:rPr>
      </w:pPr>
    </w:p>
    <w:p w14:paraId="4C178B65" w14:textId="56C25586" w:rsidR="003D41A9" w:rsidRDefault="003D41A9" w:rsidP="00A7530A">
      <w:pPr>
        <w:tabs>
          <w:tab w:val="left" w:pos="1344"/>
        </w:tabs>
        <w:rPr>
          <w:ins w:id="124" w:author="Guna Dermawan" w:date="2021-11-17T20:06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5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</w:ins>
      <w:ins w:id="126" w:author="Guna Dermawan" w:date="2021-11-18T17:14:00Z">
        <w:r w:rsidR="00BA6828">
          <w:rPr>
            <w:rFonts w:ascii="Times New Roman" w:hAnsi="Times New Roman" w:cs="Times New Roman"/>
            <w:sz w:val="24"/>
            <w:szCs w:val="24"/>
            <w:lang w:val="id-ID"/>
          </w:rPr>
          <w:t>p</w:t>
        </w:r>
      </w:ins>
      <w:proofErr w:type="spellStart"/>
      <w:ins w:id="127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lani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uj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eliverabl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EA3BD91" w14:textId="63EADB5F" w:rsidR="00BD2C2E" w:rsidRDefault="00BD2C2E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28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9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Men</w:t>
        </w:r>
      </w:ins>
      <w:ins w:id="130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sa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43EEA474" w14:textId="080A09D5" w:rsidR="006A2735" w:rsidRDefault="006A2735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1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2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Memaham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lu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rj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iste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uat</w:t>
        </w:r>
        <w:proofErr w:type="spellEnd"/>
      </w:ins>
    </w:p>
    <w:p w14:paraId="59CC273C" w14:textId="3E87813D" w:rsidR="00F83D47" w:rsidRDefault="00F83D47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33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4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lastRenderedPageBreak/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hasil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u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oint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atas</w:t>
        </w:r>
        <w:proofErr w:type="spellEnd"/>
      </w:ins>
    </w:p>
    <w:p w14:paraId="6BA5341E" w14:textId="26AA9553" w:rsidR="00A044C4" w:rsidRDefault="003E75A6" w:rsidP="00A044C4">
      <w:pPr>
        <w:pStyle w:val="ListParagraph"/>
        <w:numPr>
          <w:ilvl w:val="0"/>
          <w:numId w:val="2"/>
        </w:numPr>
        <w:tabs>
          <w:tab w:val="left" w:pos="1344"/>
        </w:tabs>
        <w:rPr>
          <w:ins w:id="135" w:author="Guna Dermawan" w:date="2021-11-17T20:08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6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Mengumpul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refer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bag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umbe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ca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92F4DC4" w14:textId="2630E24C" w:rsidR="00A044C4" w:rsidRDefault="00A044C4" w:rsidP="00A044C4">
      <w:pPr>
        <w:tabs>
          <w:tab w:val="left" w:pos="1344"/>
        </w:tabs>
        <w:rPr>
          <w:ins w:id="137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8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UI Desain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</w:t>
        </w:r>
      </w:ins>
      <w:ins w:id="139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alah</w:t>
        </w:r>
        <w:proofErr w:type="spellEnd"/>
      </w:ins>
    </w:p>
    <w:p w14:paraId="3C66350F" w14:textId="2F5B3E56" w:rsidR="00A044C4" w:rsidRDefault="00A044C4" w:rsidP="00A044C4">
      <w:pPr>
        <w:pStyle w:val="ListParagraph"/>
        <w:numPr>
          <w:ilvl w:val="0"/>
          <w:numId w:val="3"/>
        </w:numPr>
        <w:tabs>
          <w:tab w:val="left" w:pos="1344"/>
        </w:tabs>
        <w:rPr>
          <w:ins w:id="140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1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mbu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wirefram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294C6DB" w14:textId="4997B82A" w:rsidR="0097562E" w:rsidRDefault="00A044C4" w:rsidP="0097562E">
      <w:pPr>
        <w:pStyle w:val="ListParagraph"/>
        <w:numPr>
          <w:ilvl w:val="0"/>
          <w:numId w:val="3"/>
        </w:numPr>
        <w:tabs>
          <w:tab w:val="left" w:pos="1344"/>
        </w:tabs>
        <w:rPr>
          <w:ins w:id="142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3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sai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android studio</w:t>
        </w:r>
      </w:ins>
    </w:p>
    <w:p w14:paraId="5C80ED36" w14:textId="04BADBBD" w:rsidR="0097562E" w:rsidRDefault="0097562E" w:rsidP="0097562E">
      <w:pPr>
        <w:tabs>
          <w:tab w:val="left" w:pos="1344"/>
        </w:tabs>
        <w:rPr>
          <w:ins w:id="144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5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nulis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cod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0F8C936A" w14:textId="222A7827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6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7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rhubu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tabase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</w:ins>
    </w:p>
    <w:p w14:paraId="5250389F" w14:textId="5EBD1DBE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8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9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fung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login dan sign up user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</w:ins>
    </w:p>
    <w:p w14:paraId="182AFD35" w14:textId="6F072223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50" w:author="Guna Dermawan" w:date="2021-11-17T20:11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1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</w:t>
        </w:r>
      </w:ins>
      <w:ins w:id="152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e</w:t>
        </w:r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ngatur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tampil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berkait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kebutuh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user</w:t>
        </w:r>
      </w:ins>
    </w:p>
    <w:p w14:paraId="65F8D92C" w14:textId="4BDBD9B9" w:rsidR="00FD3809" w:rsidRDefault="005C084F" w:rsidP="00FD3809">
      <w:pPr>
        <w:pStyle w:val="ListParagraph"/>
        <w:numPr>
          <w:ilvl w:val="0"/>
          <w:numId w:val="4"/>
        </w:numPr>
        <w:tabs>
          <w:tab w:val="left" w:pos="1344"/>
        </w:tabs>
        <w:rPr>
          <w:ins w:id="153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4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tent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tetapkan</w:t>
        </w:r>
      </w:ins>
      <w:proofErr w:type="spellEnd"/>
    </w:p>
    <w:p w14:paraId="4C3C680C" w14:textId="00911469" w:rsidR="00FD3809" w:rsidRDefault="00FD3809" w:rsidP="00FD3809">
      <w:pPr>
        <w:tabs>
          <w:tab w:val="left" w:pos="1344"/>
        </w:tabs>
        <w:rPr>
          <w:ins w:id="155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6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test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58C8A455" w14:textId="60B4D357" w:rsidR="00FD3809" w:rsidRDefault="00FD3809" w:rsidP="00FD3809">
      <w:pPr>
        <w:pStyle w:val="ListParagraph"/>
        <w:numPr>
          <w:ilvl w:val="0"/>
          <w:numId w:val="5"/>
        </w:numPr>
        <w:tabs>
          <w:tab w:val="left" w:pos="1344"/>
        </w:tabs>
        <w:rPr>
          <w:ins w:id="157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8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debuggi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ada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</w:ins>
    </w:p>
    <w:p w14:paraId="0ED603F5" w14:textId="4B4E273D" w:rsidR="00B06B9A" w:rsidRDefault="00FD3809" w:rsidP="00B06B9A">
      <w:pPr>
        <w:pStyle w:val="ListParagraph"/>
        <w:numPr>
          <w:ilvl w:val="0"/>
          <w:numId w:val="5"/>
        </w:numPr>
        <w:tabs>
          <w:tab w:val="left" w:pos="1344"/>
        </w:tabs>
        <w:rPr>
          <w:ins w:id="159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ins w:id="160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Se</w:t>
        </w:r>
      </w:ins>
      <w:ins w:id="161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telah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k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rbai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</w:ins>
    </w:p>
    <w:p w14:paraId="10443B49" w14:textId="51B59162" w:rsidR="00B06B9A" w:rsidRDefault="00B06B9A" w:rsidP="00B06B9A">
      <w:pPr>
        <w:tabs>
          <w:tab w:val="left" w:pos="1344"/>
        </w:tabs>
        <w:rPr>
          <w:ins w:id="162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3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elihar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D97328B" w14:textId="03F19228" w:rsidR="00B06B9A" w:rsidRDefault="00B06B9A" w:rsidP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64" w:author="Guna Dermawan" w:date="2021-11-17T20:14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65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erjal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proofErr w:type="spellStart"/>
      <w:ins w:id="166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harap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</w:p>
    <w:p w14:paraId="5C312029" w14:textId="3C79526F" w:rsidR="003D41A9" w:rsidRPr="00272F14" w:rsidRDefault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67" w:author="Guna Dermawan" w:date="2021-11-17T20:05:00Z"/>
          <w:rFonts w:ascii="Times New Roman" w:hAnsi="Times New Roman" w:cs="Times New Roman"/>
          <w:sz w:val="24"/>
          <w:szCs w:val="24"/>
          <w:lang w:val="en-US"/>
          <w:rPrChange w:id="168" w:author="Guna Dermawan" w:date="2021-11-17T20:14:00Z">
            <w:rPr>
              <w:ins w:id="169" w:author="Guna Dermawan" w:date="2021-11-17T20:05:00Z"/>
              <w:lang w:val="en-US"/>
            </w:rPr>
          </w:rPrChange>
        </w:rPr>
        <w:pPrChange w:id="170" w:author="Guna Dermawan" w:date="2021-11-17T19:31:00Z">
          <w:pPr>
            <w:tabs>
              <w:tab w:val="left" w:pos="1344"/>
            </w:tabs>
          </w:pPr>
        </w:pPrChange>
      </w:pPr>
      <w:proofErr w:type="spellStart"/>
      <w:ins w:id="171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oleh user</w:t>
        </w:r>
      </w:ins>
    </w:p>
    <w:p w14:paraId="66C72865" w14:textId="0BCB5898" w:rsidR="00C82D96" w:rsidRPr="00C82D96" w:rsidRDefault="00A7530A">
      <w:pPr>
        <w:tabs>
          <w:tab w:val="left" w:pos="1344"/>
        </w:tabs>
        <w:rPr>
          <w:ins w:id="172" w:author="Guna Dermawan" w:date="2021-11-18T09:53:00Z"/>
          <w:rFonts w:ascii="Times New Roman" w:hAnsi="Times New Roman" w:cs="Times New Roman"/>
          <w:b/>
          <w:bCs/>
          <w:sz w:val="24"/>
          <w:szCs w:val="24"/>
          <w:lang w:val="en-US"/>
          <w:rPrChange w:id="173" w:author="Guna Dermawan" w:date="2021-11-18T09:53:00Z">
            <w:rPr>
              <w:ins w:id="174" w:author="Guna Dermawan" w:date="2021-11-18T09:53:00Z"/>
            </w:rPr>
          </w:rPrChange>
        </w:rPr>
        <w:pPrChange w:id="175" w:author="Guna Dermawan" w:date="2021-11-18T09:53:00Z">
          <w:pPr/>
        </w:pPrChange>
      </w:pPr>
      <w:ins w:id="176" w:author="Guna Dermawan" w:date="2021-11-17T19:32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77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</w:t>
        </w:r>
      </w:ins>
      <w:ins w:id="178" w:author="Guna Dermawan" w:date="2021-11-17T19:33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79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 schedule: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9027CA" w14:paraId="720130C5" w14:textId="77777777" w:rsidTr="00B838A6">
        <w:trPr>
          <w:trHeight w:val="481"/>
          <w:ins w:id="180" w:author="Guna Dermawan" w:date="2021-11-17T19:36:00Z"/>
        </w:trPr>
        <w:tc>
          <w:tcPr>
            <w:tcW w:w="1803" w:type="dxa"/>
            <w:vAlign w:val="center"/>
          </w:tcPr>
          <w:p w14:paraId="2B82DD4B" w14:textId="39803DD7" w:rsidR="007C43DE" w:rsidRPr="00B838A6" w:rsidRDefault="00B838A6">
            <w:pPr>
              <w:tabs>
                <w:tab w:val="left" w:pos="1344"/>
              </w:tabs>
              <w:jc w:val="center"/>
              <w:rPr>
                <w:ins w:id="181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2" w:author="Guna Dermawan" w:date="2021-11-17T19:41:00Z">
                  <w:rPr>
                    <w:ins w:id="18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84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85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86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WBS</w:t>
              </w:r>
            </w:ins>
          </w:p>
        </w:tc>
        <w:tc>
          <w:tcPr>
            <w:tcW w:w="1803" w:type="dxa"/>
            <w:vAlign w:val="center"/>
          </w:tcPr>
          <w:p w14:paraId="56704F9A" w14:textId="032D3CEA" w:rsidR="007C43DE" w:rsidRPr="00B838A6" w:rsidRDefault="00B838A6">
            <w:pPr>
              <w:tabs>
                <w:tab w:val="left" w:pos="1344"/>
              </w:tabs>
              <w:jc w:val="center"/>
              <w:rPr>
                <w:ins w:id="187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8" w:author="Guna Dermawan" w:date="2021-11-17T19:41:00Z">
                  <w:rPr>
                    <w:ins w:id="18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0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1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2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UGAS P</w:t>
              </w:r>
            </w:ins>
            <w:ins w:id="193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4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ROYEK</w:t>
              </w:r>
            </w:ins>
          </w:p>
        </w:tc>
        <w:tc>
          <w:tcPr>
            <w:tcW w:w="1803" w:type="dxa"/>
            <w:vAlign w:val="center"/>
          </w:tcPr>
          <w:p w14:paraId="2DAA9A1E" w14:textId="37C6D4BA" w:rsidR="007C43DE" w:rsidRPr="00B838A6" w:rsidRDefault="00B838A6">
            <w:pPr>
              <w:tabs>
                <w:tab w:val="left" w:pos="1344"/>
              </w:tabs>
              <w:jc w:val="center"/>
              <w:rPr>
                <w:ins w:id="195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6" w:author="Guna Dermawan" w:date="2021-11-17T19:41:00Z">
                  <w:rPr>
                    <w:ins w:id="197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8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9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0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DURASI</w:t>
              </w:r>
            </w:ins>
          </w:p>
        </w:tc>
        <w:tc>
          <w:tcPr>
            <w:tcW w:w="1803" w:type="dxa"/>
            <w:vAlign w:val="center"/>
          </w:tcPr>
          <w:p w14:paraId="04E73C35" w14:textId="432F9726" w:rsidR="007C43DE" w:rsidRPr="00B838A6" w:rsidRDefault="00B838A6">
            <w:pPr>
              <w:tabs>
                <w:tab w:val="left" w:pos="1344"/>
              </w:tabs>
              <w:jc w:val="center"/>
              <w:rPr>
                <w:ins w:id="201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2" w:author="Guna Dermawan" w:date="2021-11-17T19:41:00Z">
                  <w:rPr>
                    <w:ins w:id="20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04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05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6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MULAI</w:t>
              </w:r>
            </w:ins>
          </w:p>
        </w:tc>
        <w:tc>
          <w:tcPr>
            <w:tcW w:w="1804" w:type="dxa"/>
            <w:vAlign w:val="center"/>
          </w:tcPr>
          <w:p w14:paraId="35FD5F6C" w14:textId="3C76A3F6" w:rsidR="007C43DE" w:rsidRPr="00B838A6" w:rsidRDefault="00B838A6">
            <w:pPr>
              <w:tabs>
                <w:tab w:val="left" w:pos="1344"/>
              </w:tabs>
              <w:jc w:val="center"/>
              <w:rPr>
                <w:ins w:id="207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8" w:author="Guna Dermawan" w:date="2021-11-17T19:41:00Z">
                  <w:rPr>
                    <w:ins w:id="20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10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11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2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SELESAI</w:t>
              </w:r>
            </w:ins>
          </w:p>
        </w:tc>
      </w:tr>
      <w:tr w:rsidR="009027CA" w14:paraId="12DF1883" w14:textId="77777777" w:rsidTr="007C43DE">
        <w:trPr>
          <w:ins w:id="213" w:author="Guna Dermawan" w:date="2021-11-17T19:36:00Z"/>
        </w:trPr>
        <w:tc>
          <w:tcPr>
            <w:tcW w:w="1803" w:type="dxa"/>
          </w:tcPr>
          <w:p w14:paraId="170791F5" w14:textId="57776EC3" w:rsidR="007C43DE" w:rsidRPr="00FD58C6" w:rsidRDefault="007C43DE" w:rsidP="00A7530A">
            <w:pPr>
              <w:tabs>
                <w:tab w:val="left" w:pos="1344"/>
              </w:tabs>
              <w:rPr>
                <w:ins w:id="214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15" w:author="Guna Dermawan" w:date="2021-11-18T17:18:00Z">
                  <w:rPr>
                    <w:ins w:id="21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17" w:author="Guna Dermawan" w:date="2021-11-17T19:37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18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219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0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.0</w:t>
              </w:r>
            </w:ins>
          </w:p>
        </w:tc>
        <w:tc>
          <w:tcPr>
            <w:tcW w:w="1803" w:type="dxa"/>
          </w:tcPr>
          <w:p w14:paraId="1877286B" w14:textId="7EF4FC5C" w:rsidR="007C43DE" w:rsidRPr="00FD58C6" w:rsidRDefault="007C43DE" w:rsidP="00A7530A">
            <w:pPr>
              <w:tabs>
                <w:tab w:val="left" w:pos="1344"/>
              </w:tabs>
              <w:rPr>
                <w:ins w:id="22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22" w:author="Guna Dermawan" w:date="2021-11-18T17:18:00Z">
                  <w:rPr>
                    <w:ins w:id="22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4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5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Planning dan Analisa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26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royek</w:t>
              </w:r>
            </w:ins>
            <w:proofErr w:type="spellEnd"/>
          </w:p>
        </w:tc>
        <w:tc>
          <w:tcPr>
            <w:tcW w:w="1803" w:type="dxa"/>
          </w:tcPr>
          <w:p w14:paraId="2E563E21" w14:textId="3DA279A0" w:rsidR="007C43DE" w:rsidRPr="00FD58C6" w:rsidRDefault="007C43DE" w:rsidP="00A7530A">
            <w:pPr>
              <w:tabs>
                <w:tab w:val="left" w:pos="1344"/>
              </w:tabs>
              <w:rPr>
                <w:ins w:id="227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28" w:author="Guna Dermawan" w:date="2021-11-18T17:18:00Z">
                  <w:rPr>
                    <w:ins w:id="22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0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1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2 </w:t>
              </w:r>
              <w:proofErr w:type="spellStart"/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ri</w:t>
              </w:r>
            </w:ins>
            <w:proofErr w:type="spellEnd"/>
          </w:p>
        </w:tc>
        <w:tc>
          <w:tcPr>
            <w:tcW w:w="1803" w:type="dxa"/>
          </w:tcPr>
          <w:p w14:paraId="3D9A46BD" w14:textId="1BFD9619" w:rsidR="007C43DE" w:rsidRPr="00FD58C6" w:rsidRDefault="007C43DE" w:rsidP="00A7530A">
            <w:pPr>
              <w:tabs>
                <w:tab w:val="left" w:pos="1344"/>
              </w:tabs>
              <w:rPr>
                <w:ins w:id="233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4" w:author="Guna Dermawan" w:date="2021-11-18T17:18:00Z">
                  <w:rPr>
                    <w:ins w:id="235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6" w:author="Guna Dermawan" w:date="2021-11-17T19:38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37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629896D3" w14:textId="09B43013" w:rsidR="007C43DE" w:rsidRPr="00FD58C6" w:rsidRDefault="007C43DE" w:rsidP="00A7530A">
            <w:pPr>
              <w:tabs>
                <w:tab w:val="left" w:pos="1344"/>
              </w:tabs>
              <w:rPr>
                <w:ins w:id="238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39" w:author="Guna Dermawan" w:date="2021-11-18T17:18:00Z">
                  <w:rPr>
                    <w:ins w:id="24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41" w:author="Guna Dermawan" w:date="2021-11-17T19:39:00Z">
              <w:r w:rsidRP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42" w:author="Guna Dermawan" w:date="2021-11-18T17:18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A2240AC" w14:textId="77777777" w:rsidTr="007C43DE">
        <w:trPr>
          <w:ins w:id="243" w:author="Guna Dermawan" w:date="2021-11-17T19:36:00Z"/>
        </w:trPr>
        <w:tc>
          <w:tcPr>
            <w:tcW w:w="1803" w:type="dxa"/>
          </w:tcPr>
          <w:p w14:paraId="13BC16BC" w14:textId="41103AC8" w:rsidR="007C43DE" w:rsidRPr="00FD58C6" w:rsidRDefault="007C43DE" w:rsidP="007C43DE">
            <w:pPr>
              <w:tabs>
                <w:tab w:val="left" w:pos="1344"/>
              </w:tabs>
              <w:rPr>
                <w:ins w:id="24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45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1</w:t>
              </w:r>
            </w:ins>
          </w:p>
        </w:tc>
        <w:tc>
          <w:tcPr>
            <w:tcW w:w="1803" w:type="dxa"/>
          </w:tcPr>
          <w:p w14:paraId="31C0E62A" w14:textId="113BCF3D" w:rsidR="007C43DE" w:rsidRPr="00FD58C6" w:rsidRDefault="007C43DE" w:rsidP="007C43DE">
            <w:pPr>
              <w:tabs>
                <w:tab w:val="left" w:pos="1344"/>
              </w:tabs>
              <w:rPr>
                <w:ins w:id="24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47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rumus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salah</w:t>
              </w:r>
            </w:ins>
            <w:proofErr w:type="spellEnd"/>
          </w:p>
        </w:tc>
        <w:tc>
          <w:tcPr>
            <w:tcW w:w="1803" w:type="dxa"/>
          </w:tcPr>
          <w:p w14:paraId="504AB81E" w14:textId="1F20250F" w:rsidR="007C43DE" w:rsidRPr="00FD58C6" w:rsidRDefault="007C43DE" w:rsidP="007C43DE">
            <w:pPr>
              <w:tabs>
                <w:tab w:val="left" w:pos="1344"/>
              </w:tabs>
              <w:rPr>
                <w:ins w:id="24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49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5D862F16" w14:textId="37C94171" w:rsidR="007C43DE" w:rsidRPr="00FD58C6" w:rsidRDefault="007C43DE" w:rsidP="007C43DE">
            <w:pPr>
              <w:tabs>
                <w:tab w:val="left" w:pos="1344"/>
              </w:tabs>
              <w:rPr>
                <w:ins w:id="25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1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2 November 2021</w:t>
              </w:r>
            </w:ins>
          </w:p>
        </w:tc>
        <w:tc>
          <w:tcPr>
            <w:tcW w:w="1804" w:type="dxa"/>
          </w:tcPr>
          <w:p w14:paraId="7FC9572C" w14:textId="193A888B" w:rsidR="007C43DE" w:rsidRPr="00FD58C6" w:rsidRDefault="007C43DE" w:rsidP="007C43DE">
            <w:pPr>
              <w:tabs>
                <w:tab w:val="left" w:pos="1344"/>
              </w:tabs>
              <w:rPr>
                <w:ins w:id="25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3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7DAE66A3" w14:textId="77777777" w:rsidTr="007C43DE">
        <w:trPr>
          <w:ins w:id="254" w:author="Guna Dermawan" w:date="2021-11-17T19:36:00Z"/>
        </w:trPr>
        <w:tc>
          <w:tcPr>
            <w:tcW w:w="1803" w:type="dxa"/>
          </w:tcPr>
          <w:p w14:paraId="3F17F2E8" w14:textId="3C2E0692" w:rsidR="00337517" w:rsidRPr="00FD58C6" w:rsidRDefault="00337517" w:rsidP="00337517">
            <w:pPr>
              <w:tabs>
                <w:tab w:val="left" w:pos="1344"/>
              </w:tabs>
              <w:rPr>
                <w:ins w:id="25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56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2</w:t>
              </w:r>
            </w:ins>
          </w:p>
        </w:tc>
        <w:tc>
          <w:tcPr>
            <w:tcW w:w="1803" w:type="dxa"/>
          </w:tcPr>
          <w:p w14:paraId="14CE81C1" w14:textId="0C2A46CD" w:rsidR="00337517" w:rsidRPr="00FD58C6" w:rsidRDefault="00337517" w:rsidP="00337517">
            <w:pPr>
              <w:tabs>
                <w:tab w:val="left" w:pos="1344"/>
              </w:tabs>
              <w:rPr>
                <w:ins w:id="25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58" w:author="Guna Dermawan" w:date="2021-11-17T19:39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a</w:t>
              </w:r>
            </w:ins>
            <w:ins w:id="259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hami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inerja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sistem</w:t>
              </w:r>
            </w:ins>
            <w:proofErr w:type="spellEnd"/>
          </w:p>
        </w:tc>
        <w:tc>
          <w:tcPr>
            <w:tcW w:w="1803" w:type="dxa"/>
          </w:tcPr>
          <w:p w14:paraId="515489ED" w14:textId="05E72BAA" w:rsidR="00337517" w:rsidRPr="00FD58C6" w:rsidRDefault="00337517" w:rsidP="00337517">
            <w:pPr>
              <w:tabs>
                <w:tab w:val="left" w:pos="1344"/>
              </w:tabs>
              <w:rPr>
                <w:ins w:id="26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1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333C2782" w14:textId="2B7FD6B1" w:rsidR="00337517" w:rsidRPr="00FD58C6" w:rsidRDefault="00337517" w:rsidP="00337517">
            <w:pPr>
              <w:tabs>
                <w:tab w:val="left" w:pos="1344"/>
              </w:tabs>
              <w:rPr>
                <w:ins w:id="26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3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2 November 2021</w:t>
              </w:r>
            </w:ins>
          </w:p>
        </w:tc>
        <w:tc>
          <w:tcPr>
            <w:tcW w:w="1804" w:type="dxa"/>
          </w:tcPr>
          <w:p w14:paraId="25C47AF9" w14:textId="59F10619" w:rsidR="00337517" w:rsidRPr="00FD58C6" w:rsidRDefault="00337517" w:rsidP="00337517">
            <w:pPr>
              <w:tabs>
                <w:tab w:val="left" w:pos="1344"/>
              </w:tabs>
              <w:rPr>
                <w:ins w:id="26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5" w:author="Guna Dermawan" w:date="2021-11-17T19:40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6E8AD665" w14:textId="77777777" w:rsidTr="007C43DE">
        <w:trPr>
          <w:ins w:id="266" w:author="Guna Dermawan" w:date="2021-11-17T19:36:00Z"/>
        </w:trPr>
        <w:tc>
          <w:tcPr>
            <w:tcW w:w="1803" w:type="dxa"/>
          </w:tcPr>
          <w:p w14:paraId="26A486A9" w14:textId="2E286E25" w:rsidR="00337517" w:rsidRPr="00FD58C6" w:rsidRDefault="00AC7B96" w:rsidP="00337517">
            <w:pPr>
              <w:tabs>
                <w:tab w:val="left" w:pos="1344"/>
              </w:tabs>
              <w:rPr>
                <w:ins w:id="26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68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3</w:t>
              </w:r>
            </w:ins>
          </w:p>
        </w:tc>
        <w:tc>
          <w:tcPr>
            <w:tcW w:w="1803" w:type="dxa"/>
          </w:tcPr>
          <w:p w14:paraId="10CEB639" w14:textId="2F082C1C" w:rsidR="00337517" w:rsidRPr="00FD58C6" w:rsidRDefault="00AC7B96" w:rsidP="00337517">
            <w:pPr>
              <w:tabs>
                <w:tab w:val="left" w:pos="1344"/>
              </w:tabs>
              <w:rPr>
                <w:ins w:id="26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0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nalisa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hasil</w:t>
              </w:r>
            </w:ins>
            <w:proofErr w:type="spellEnd"/>
          </w:p>
        </w:tc>
        <w:tc>
          <w:tcPr>
            <w:tcW w:w="1803" w:type="dxa"/>
          </w:tcPr>
          <w:p w14:paraId="65315E5B" w14:textId="55266AE0" w:rsidR="00337517" w:rsidRPr="00FD58C6" w:rsidRDefault="00AC7B96" w:rsidP="00337517">
            <w:pPr>
              <w:tabs>
                <w:tab w:val="left" w:pos="1344"/>
              </w:tabs>
              <w:rPr>
                <w:ins w:id="27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2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31FDA4FF" w14:textId="2C57544D" w:rsidR="00337517" w:rsidRPr="00FD58C6" w:rsidRDefault="00AC7B96" w:rsidP="00337517">
            <w:pPr>
              <w:tabs>
                <w:tab w:val="left" w:pos="1344"/>
              </w:tabs>
              <w:rPr>
                <w:ins w:id="27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4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  <w:tc>
          <w:tcPr>
            <w:tcW w:w="1804" w:type="dxa"/>
          </w:tcPr>
          <w:p w14:paraId="6AAF9F9A" w14:textId="468C585A" w:rsidR="00337517" w:rsidRPr="00FD58C6" w:rsidRDefault="00AC7B96" w:rsidP="00337517">
            <w:pPr>
              <w:tabs>
                <w:tab w:val="left" w:pos="1344"/>
              </w:tabs>
              <w:rPr>
                <w:ins w:id="27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6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622494A" w14:textId="77777777" w:rsidTr="007C43DE">
        <w:trPr>
          <w:ins w:id="277" w:author="Guna Dermawan" w:date="2021-11-17T19:36:00Z"/>
        </w:trPr>
        <w:tc>
          <w:tcPr>
            <w:tcW w:w="1803" w:type="dxa"/>
          </w:tcPr>
          <w:p w14:paraId="5F4FDFC5" w14:textId="7AC52656" w:rsidR="00337517" w:rsidRPr="00FD58C6" w:rsidRDefault="00AC7B96" w:rsidP="00337517">
            <w:pPr>
              <w:tabs>
                <w:tab w:val="left" w:pos="1344"/>
              </w:tabs>
              <w:rPr>
                <w:ins w:id="27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79" w:author="Guna Dermawan" w:date="2021-11-17T19:41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4</w:t>
              </w:r>
            </w:ins>
          </w:p>
        </w:tc>
        <w:tc>
          <w:tcPr>
            <w:tcW w:w="1803" w:type="dxa"/>
          </w:tcPr>
          <w:p w14:paraId="164864CE" w14:textId="541B5A16" w:rsidR="00337517" w:rsidRPr="00FD58C6" w:rsidRDefault="00AC7B96" w:rsidP="00337517">
            <w:pPr>
              <w:tabs>
                <w:tab w:val="left" w:pos="1344"/>
              </w:tabs>
              <w:rPr>
                <w:ins w:id="28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281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ngumpulan</w:t>
              </w:r>
              <w:proofErr w:type="spellEnd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referensi</w:t>
              </w:r>
            </w:ins>
            <w:proofErr w:type="spellEnd"/>
          </w:p>
        </w:tc>
        <w:tc>
          <w:tcPr>
            <w:tcW w:w="1803" w:type="dxa"/>
          </w:tcPr>
          <w:p w14:paraId="724FFD50" w14:textId="5E61515A" w:rsidR="00337517" w:rsidRPr="00FD58C6" w:rsidRDefault="00AC7B96" w:rsidP="00337517">
            <w:pPr>
              <w:tabs>
                <w:tab w:val="left" w:pos="1344"/>
              </w:tabs>
              <w:rPr>
                <w:ins w:id="282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3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4DC0CB5F" w14:textId="77777777" w:rsidR="00337517" w:rsidRPr="00FD58C6" w:rsidRDefault="00AC7B96" w:rsidP="00337517">
            <w:pPr>
              <w:tabs>
                <w:tab w:val="left" w:pos="1344"/>
              </w:tabs>
              <w:rPr>
                <w:ins w:id="284" w:author="Guna Dermawan" w:date="2021-11-17T19:42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5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3 November </w:t>
              </w:r>
            </w:ins>
          </w:p>
          <w:p w14:paraId="01B5D509" w14:textId="005864D0" w:rsidR="00AC7B96" w:rsidRPr="00FD58C6" w:rsidRDefault="00AC7B96" w:rsidP="00337517">
            <w:pPr>
              <w:tabs>
                <w:tab w:val="left" w:pos="1344"/>
              </w:tabs>
              <w:rPr>
                <w:ins w:id="28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7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37BA6E32" w14:textId="1D0BA363" w:rsidR="00337517" w:rsidRPr="00FD58C6" w:rsidRDefault="00AC7B96" w:rsidP="00337517">
            <w:pPr>
              <w:tabs>
                <w:tab w:val="left" w:pos="1344"/>
              </w:tabs>
              <w:rPr>
                <w:ins w:id="28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89" w:author="Guna Dermawan" w:date="2021-11-17T19:42:00Z">
              <w:r w:rsidRPr="00FD58C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2E5B919" w14:textId="77777777" w:rsidTr="007C43DE">
        <w:trPr>
          <w:ins w:id="290" w:author="Guna Dermawan" w:date="2021-11-17T19:36:00Z"/>
        </w:trPr>
        <w:tc>
          <w:tcPr>
            <w:tcW w:w="1803" w:type="dxa"/>
          </w:tcPr>
          <w:p w14:paraId="6C624D2F" w14:textId="240A5011" w:rsidR="00337517" w:rsidRPr="00ED3D8F" w:rsidRDefault="00997538" w:rsidP="00337517">
            <w:pPr>
              <w:tabs>
                <w:tab w:val="left" w:pos="1344"/>
              </w:tabs>
              <w:rPr>
                <w:ins w:id="29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92" w:author="Guna Dermawan" w:date="2021-11-17T20:02:00Z">
                  <w:rPr>
                    <w:ins w:id="29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29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.0</w:t>
              </w:r>
            </w:ins>
          </w:p>
        </w:tc>
        <w:tc>
          <w:tcPr>
            <w:tcW w:w="1803" w:type="dxa"/>
          </w:tcPr>
          <w:p w14:paraId="1237F1D9" w14:textId="4E5A97F2" w:rsidR="00337517" w:rsidRPr="00ED3D8F" w:rsidRDefault="00997538" w:rsidP="00337517">
            <w:pPr>
              <w:tabs>
                <w:tab w:val="left" w:pos="1344"/>
              </w:tabs>
              <w:rPr>
                <w:ins w:id="296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297" w:author="Guna Dermawan" w:date="2021-11-17T20:02:00Z">
                  <w:rPr>
                    <w:ins w:id="29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9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0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UI Desain</w:t>
              </w:r>
            </w:ins>
          </w:p>
        </w:tc>
        <w:tc>
          <w:tcPr>
            <w:tcW w:w="1803" w:type="dxa"/>
          </w:tcPr>
          <w:p w14:paraId="0745C95C" w14:textId="65F7CA18" w:rsidR="00337517" w:rsidRPr="00ED3D8F" w:rsidRDefault="00997538" w:rsidP="00337517">
            <w:pPr>
              <w:tabs>
                <w:tab w:val="left" w:pos="1344"/>
              </w:tabs>
              <w:rPr>
                <w:ins w:id="30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02" w:author="Guna Dermawan" w:date="2021-11-17T20:02:00Z">
                  <w:rPr>
                    <w:ins w:id="30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0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0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1B4A7264" w14:textId="6996CEF5" w:rsidR="00337517" w:rsidRPr="00ED3D8F" w:rsidRDefault="00997538" w:rsidP="00337517">
            <w:pPr>
              <w:tabs>
                <w:tab w:val="left" w:pos="1344"/>
              </w:tabs>
              <w:rPr>
                <w:ins w:id="306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07" w:author="Guna Dermawan" w:date="2021-11-17T20:02:00Z">
                  <w:rPr>
                    <w:ins w:id="30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09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4 November 2021</w:t>
              </w:r>
            </w:ins>
          </w:p>
        </w:tc>
        <w:tc>
          <w:tcPr>
            <w:tcW w:w="1804" w:type="dxa"/>
          </w:tcPr>
          <w:p w14:paraId="12132100" w14:textId="5B629E43" w:rsidR="00337517" w:rsidRPr="00ED3D8F" w:rsidRDefault="00997538" w:rsidP="00337517">
            <w:pPr>
              <w:tabs>
                <w:tab w:val="left" w:pos="1344"/>
              </w:tabs>
              <w:rPr>
                <w:ins w:id="311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12" w:author="Guna Dermawan" w:date="2021-11-17T20:02:00Z">
                  <w:rPr>
                    <w:ins w:id="313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14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6 No</w:t>
              </w:r>
            </w:ins>
            <w:ins w:id="316" w:author="Guna Dermawan" w:date="2021-11-17T19:43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1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vember 2021</w:t>
              </w:r>
            </w:ins>
          </w:p>
        </w:tc>
      </w:tr>
      <w:tr w:rsidR="009027CA" w14:paraId="39DFC40B" w14:textId="77777777" w:rsidTr="007C43DE">
        <w:trPr>
          <w:ins w:id="318" w:author="Guna Dermawan" w:date="2021-11-17T19:36:00Z"/>
        </w:trPr>
        <w:tc>
          <w:tcPr>
            <w:tcW w:w="1803" w:type="dxa"/>
          </w:tcPr>
          <w:p w14:paraId="41FA9B1F" w14:textId="05BDA9EB" w:rsidR="00337517" w:rsidRDefault="001C3410" w:rsidP="00337517">
            <w:pPr>
              <w:tabs>
                <w:tab w:val="left" w:pos="1344"/>
              </w:tabs>
              <w:rPr>
                <w:ins w:id="31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0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1</w:t>
              </w:r>
            </w:ins>
          </w:p>
        </w:tc>
        <w:tc>
          <w:tcPr>
            <w:tcW w:w="1803" w:type="dxa"/>
          </w:tcPr>
          <w:p w14:paraId="461DC017" w14:textId="34E248BE" w:rsidR="00337517" w:rsidRDefault="001C3410" w:rsidP="00337517">
            <w:pPr>
              <w:tabs>
                <w:tab w:val="left" w:pos="1344"/>
              </w:tabs>
              <w:rPr>
                <w:ins w:id="32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22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mbuata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wireframe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7E5F1C4D" w14:textId="0ED1AA66" w:rsidR="00337517" w:rsidRDefault="001C3410" w:rsidP="00337517">
            <w:pPr>
              <w:tabs>
                <w:tab w:val="left" w:pos="1344"/>
              </w:tabs>
              <w:rPr>
                <w:ins w:id="32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4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</w:t>
              </w:r>
            </w:ins>
            <w:ins w:id="325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ri </w:t>
              </w:r>
            </w:ins>
          </w:p>
        </w:tc>
        <w:tc>
          <w:tcPr>
            <w:tcW w:w="1803" w:type="dxa"/>
          </w:tcPr>
          <w:p w14:paraId="21CDB008" w14:textId="6FFBFCFE" w:rsidR="00337517" w:rsidRDefault="001C3410" w:rsidP="00337517">
            <w:pPr>
              <w:tabs>
                <w:tab w:val="left" w:pos="1344"/>
              </w:tabs>
              <w:rPr>
                <w:ins w:id="32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7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  <w:tc>
          <w:tcPr>
            <w:tcW w:w="1804" w:type="dxa"/>
          </w:tcPr>
          <w:p w14:paraId="6AE6F8B2" w14:textId="3D9F473D" w:rsidR="00337517" w:rsidRDefault="001C3410" w:rsidP="00337517">
            <w:pPr>
              <w:keepNext/>
              <w:tabs>
                <w:tab w:val="left" w:pos="1344"/>
              </w:tabs>
              <w:rPr>
                <w:ins w:id="32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29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</w:tr>
      <w:tr w:rsidR="009027CA" w14:paraId="42542794" w14:textId="77777777" w:rsidTr="007C43DE">
        <w:trPr>
          <w:ins w:id="330" w:author="Guna Dermawan" w:date="2021-11-17T19:44:00Z"/>
        </w:trPr>
        <w:tc>
          <w:tcPr>
            <w:tcW w:w="1803" w:type="dxa"/>
          </w:tcPr>
          <w:p w14:paraId="259AA3C2" w14:textId="0E08F07B" w:rsidR="001C3410" w:rsidRDefault="001C3410" w:rsidP="00337517">
            <w:pPr>
              <w:tabs>
                <w:tab w:val="left" w:pos="1344"/>
              </w:tabs>
              <w:rPr>
                <w:ins w:id="33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2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2</w:t>
              </w:r>
            </w:ins>
          </w:p>
        </w:tc>
        <w:tc>
          <w:tcPr>
            <w:tcW w:w="1803" w:type="dxa"/>
          </w:tcPr>
          <w:p w14:paraId="3889026C" w14:textId="6FBBB834" w:rsidR="001C3410" w:rsidRDefault="001C3410" w:rsidP="00337517">
            <w:pPr>
              <w:tabs>
                <w:tab w:val="left" w:pos="1344"/>
              </w:tabs>
              <w:rPr>
                <w:ins w:id="33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34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u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di Android studio</w:t>
              </w:r>
            </w:ins>
          </w:p>
        </w:tc>
        <w:tc>
          <w:tcPr>
            <w:tcW w:w="1803" w:type="dxa"/>
          </w:tcPr>
          <w:p w14:paraId="7B2EC4DE" w14:textId="365D785C" w:rsidR="001C3410" w:rsidRDefault="001C3410" w:rsidP="00337517">
            <w:pPr>
              <w:tabs>
                <w:tab w:val="left" w:pos="1344"/>
              </w:tabs>
              <w:rPr>
                <w:ins w:id="33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6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4C437E78" w14:textId="48E188E2" w:rsidR="001C3410" w:rsidRDefault="001C3410" w:rsidP="00337517">
            <w:pPr>
              <w:tabs>
                <w:tab w:val="left" w:pos="1344"/>
              </w:tabs>
              <w:rPr>
                <w:ins w:id="33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38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5 Nove</w:t>
              </w:r>
            </w:ins>
            <w:ins w:id="339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ber 2021</w:t>
              </w:r>
            </w:ins>
          </w:p>
        </w:tc>
        <w:tc>
          <w:tcPr>
            <w:tcW w:w="1804" w:type="dxa"/>
          </w:tcPr>
          <w:p w14:paraId="5457AB51" w14:textId="4E3BD1E4" w:rsidR="001C3410" w:rsidRDefault="001C3410" w:rsidP="00337517">
            <w:pPr>
              <w:keepNext/>
              <w:tabs>
                <w:tab w:val="left" w:pos="1344"/>
              </w:tabs>
              <w:rPr>
                <w:ins w:id="34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41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6 November 2021</w:t>
              </w:r>
            </w:ins>
          </w:p>
        </w:tc>
      </w:tr>
      <w:tr w:rsidR="009027CA" w14:paraId="63001915" w14:textId="77777777" w:rsidTr="007C43DE">
        <w:trPr>
          <w:ins w:id="342" w:author="Guna Dermawan" w:date="2021-11-17T19:44:00Z"/>
        </w:trPr>
        <w:tc>
          <w:tcPr>
            <w:tcW w:w="1803" w:type="dxa"/>
          </w:tcPr>
          <w:p w14:paraId="63D8CC19" w14:textId="7AB2FDA1" w:rsidR="001C3410" w:rsidRPr="00ED3D8F" w:rsidRDefault="009338DC" w:rsidP="00337517">
            <w:pPr>
              <w:tabs>
                <w:tab w:val="left" w:pos="1344"/>
              </w:tabs>
              <w:rPr>
                <w:ins w:id="343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44" w:author="Guna Dermawan" w:date="2021-11-17T20:02:00Z">
                  <w:rPr>
                    <w:ins w:id="345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46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4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lastRenderedPageBreak/>
                <w:t>3.0</w:t>
              </w:r>
            </w:ins>
          </w:p>
        </w:tc>
        <w:tc>
          <w:tcPr>
            <w:tcW w:w="1803" w:type="dxa"/>
          </w:tcPr>
          <w:p w14:paraId="0F1ACA94" w14:textId="7F3FDAC1" w:rsidR="001C3410" w:rsidRPr="00ED3D8F" w:rsidRDefault="009338DC" w:rsidP="00337517">
            <w:pPr>
              <w:tabs>
                <w:tab w:val="left" w:pos="1344"/>
              </w:tabs>
              <w:rPr>
                <w:ins w:id="348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49" w:author="Guna Dermawan" w:date="2021-11-17T20:02:00Z">
                  <w:rPr>
                    <w:ins w:id="350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351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ing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/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nulis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e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5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11DA4E09" w14:textId="5AF06783" w:rsidR="001C3410" w:rsidRPr="00ED3D8F" w:rsidRDefault="009338DC" w:rsidP="00337517">
            <w:pPr>
              <w:tabs>
                <w:tab w:val="left" w:pos="1344"/>
              </w:tabs>
              <w:rPr>
                <w:ins w:id="359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60" w:author="Guna Dermawan" w:date="2021-11-17T20:02:00Z">
                  <w:rPr>
                    <w:ins w:id="361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62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6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364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5</w:t>
              </w:r>
            </w:ins>
            <w:ins w:id="365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6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7EF06092" w14:textId="5647AF4B" w:rsidR="001C3410" w:rsidRPr="00ED3D8F" w:rsidRDefault="009338DC" w:rsidP="00337517">
            <w:pPr>
              <w:tabs>
                <w:tab w:val="left" w:pos="1344"/>
              </w:tabs>
              <w:rPr>
                <w:ins w:id="367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68" w:author="Guna Dermawan" w:date="2021-11-17T20:02:00Z">
                  <w:rPr>
                    <w:ins w:id="369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0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</w:t>
              </w:r>
            </w:ins>
            <w:ins w:id="372" w:author="Guna Dermawan" w:date="2021-11-17T19:51:00Z">
              <w:r w:rsidR="00CA762D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7</w:t>
              </w:r>
            </w:ins>
            <w:ins w:id="374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November 2021</w:t>
              </w:r>
            </w:ins>
          </w:p>
        </w:tc>
        <w:tc>
          <w:tcPr>
            <w:tcW w:w="1804" w:type="dxa"/>
          </w:tcPr>
          <w:p w14:paraId="66B5AECF" w14:textId="04BB52D8" w:rsidR="001C3410" w:rsidRPr="00ED3D8F" w:rsidRDefault="0084190C" w:rsidP="00337517">
            <w:pPr>
              <w:keepNext/>
              <w:tabs>
                <w:tab w:val="left" w:pos="1344"/>
              </w:tabs>
              <w:rPr>
                <w:ins w:id="376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7" w:author="Guna Dermawan" w:date="2021-11-17T20:02:00Z">
                  <w:rPr>
                    <w:ins w:id="378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9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381" w:author="Guna Dermawan" w:date="2021-11-18T17:20:00Z">
              <w:r w:rsidR="00FD58C6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1</w:t>
              </w:r>
            </w:ins>
            <w:ins w:id="382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70B6ECB0" w14:textId="77777777" w:rsidTr="007C43DE">
        <w:trPr>
          <w:ins w:id="386" w:author="Guna Dermawan" w:date="2021-11-17T19:44:00Z"/>
        </w:trPr>
        <w:tc>
          <w:tcPr>
            <w:tcW w:w="1803" w:type="dxa"/>
          </w:tcPr>
          <w:p w14:paraId="447FBE90" w14:textId="7721F178" w:rsidR="001C3410" w:rsidRDefault="00403470" w:rsidP="00337517">
            <w:pPr>
              <w:tabs>
                <w:tab w:val="left" w:pos="1344"/>
              </w:tabs>
              <w:rPr>
                <w:ins w:id="38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88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1</w:t>
              </w:r>
            </w:ins>
          </w:p>
        </w:tc>
        <w:tc>
          <w:tcPr>
            <w:tcW w:w="1803" w:type="dxa"/>
          </w:tcPr>
          <w:p w14:paraId="73BE7712" w14:textId="27CD4220" w:rsidR="001C3410" w:rsidRDefault="00403470" w:rsidP="00337517">
            <w:pPr>
              <w:tabs>
                <w:tab w:val="left" w:pos="1344"/>
              </w:tabs>
              <w:rPr>
                <w:ins w:id="38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90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onfigur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basis data</w:t>
              </w:r>
            </w:ins>
          </w:p>
        </w:tc>
        <w:tc>
          <w:tcPr>
            <w:tcW w:w="1803" w:type="dxa"/>
          </w:tcPr>
          <w:p w14:paraId="6CEAE8CB" w14:textId="03A512EF" w:rsidR="001C3410" w:rsidRDefault="00403470" w:rsidP="00337517">
            <w:pPr>
              <w:tabs>
                <w:tab w:val="left" w:pos="1344"/>
              </w:tabs>
              <w:rPr>
                <w:ins w:id="39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2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Hari </w:t>
              </w:r>
            </w:ins>
          </w:p>
        </w:tc>
        <w:tc>
          <w:tcPr>
            <w:tcW w:w="1803" w:type="dxa"/>
          </w:tcPr>
          <w:p w14:paraId="0AF1AC4F" w14:textId="04A84399" w:rsidR="001C3410" w:rsidRDefault="00403470" w:rsidP="00337517">
            <w:pPr>
              <w:tabs>
                <w:tab w:val="left" w:pos="1344"/>
              </w:tabs>
              <w:rPr>
                <w:ins w:id="39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4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7 November 2021</w:t>
              </w:r>
            </w:ins>
          </w:p>
        </w:tc>
        <w:tc>
          <w:tcPr>
            <w:tcW w:w="1804" w:type="dxa"/>
          </w:tcPr>
          <w:p w14:paraId="746C1036" w14:textId="34C7F9D7" w:rsidR="001C3410" w:rsidRDefault="00403470" w:rsidP="00337517">
            <w:pPr>
              <w:keepNext/>
              <w:tabs>
                <w:tab w:val="left" w:pos="1344"/>
              </w:tabs>
              <w:rPr>
                <w:ins w:id="39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96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8 November 20</w:t>
              </w:r>
            </w:ins>
            <w:ins w:id="397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1</w:t>
              </w:r>
            </w:ins>
          </w:p>
        </w:tc>
      </w:tr>
      <w:tr w:rsidR="009027CA" w14:paraId="17F5C65A" w14:textId="77777777" w:rsidTr="007C43DE">
        <w:trPr>
          <w:ins w:id="398" w:author="Guna Dermawan" w:date="2021-11-17T19:44:00Z"/>
        </w:trPr>
        <w:tc>
          <w:tcPr>
            <w:tcW w:w="1803" w:type="dxa"/>
          </w:tcPr>
          <w:p w14:paraId="3596C118" w14:textId="1C8DC4F9" w:rsidR="001C3410" w:rsidRDefault="00A1353A" w:rsidP="00337517">
            <w:pPr>
              <w:tabs>
                <w:tab w:val="left" w:pos="1344"/>
              </w:tabs>
              <w:rPr>
                <w:ins w:id="39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2</w:t>
              </w:r>
            </w:ins>
          </w:p>
        </w:tc>
        <w:tc>
          <w:tcPr>
            <w:tcW w:w="1803" w:type="dxa"/>
          </w:tcPr>
          <w:p w14:paraId="737A8AAF" w14:textId="2CEBB1AB" w:rsidR="001C3410" w:rsidRDefault="00A1353A" w:rsidP="00337517">
            <w:pPr>
              <w:tabs>
                <w:tab w:val="left" w:pos="1344"/>
              </w:tabs>
              <w:rPr>
                <w:ins w:id="40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02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login dan sign up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si</w:t>
              </w:r>
            </w:ins>
            <w:proofErr w:type="spellEnd"/>
          </w:p>
        </w:tc>
        <w:tc>
          <w:tcPr>
            <w:tcW w:w="1803" w:type="dxa"/>
          </w:tcPr>
          <w:p w14:paraId="3F275B07" w14:textId="0313A32A" w:rsidR="001C3410" w:rsidRDefault="00A1353A" w:rsidP="00337517">
            <w:pPr>
              <w:tabs>
                <w:tab w:val="left" w:pos="1344"/>
              </w:tabs>
              <w:rPr>
                <w:ins w:id="40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4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 Hari</w:t>
              </w:r>
            </w:ins>
          </w:p>
        </w:tc>
        <w:tc>
          <w:tcPr>
            <w:tcW w:w="1803" w:type="dxa"/>
          </w:tcPr>
          <w:p w14:paraId="68B36030" w14:textId="00F9E2C7" w:rsidR="001C3410" w:rsidRDefault="00A1353A" w:rsidP="00337517">
            <w:pPr>
              <w:tabs>
                <w:tab w:val="left" w:pos="1344"/>
              </w:tabs>
              <w:rPr>
                <w:ins w:id="405" w:author="Guna Dermawan" w:date="2021-11-17T19:53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0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</w:t>
              </w:r>
            </w:ins>
            <w:ins w:id="40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9</w:t>
              </w:r>
            </w:ins>
            <w:ins w:id="408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November </w:t>
              </w:r>
            </w:ins>
          </w:p>
          <w:p w14:paraId="63DBF455" w14:textId="3B2349A6" w:rsidR="00A1353A" w:rsidRDefault="00A1353A" w:rsidP="00337517">
            <w:pPr>
              <w:tabs>
                <w:tab w:val="left" w:pos="1344"/>
              </w:tabs>
              <w:rPr>
                <w:ins w:id="40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08394416" w14:textId="4C744AEC" w:rsidR="001C3410" w:rsidRDefault="00A1353A" w:rsidP="00337517">
            <w:pPr>
              <w:keepNext/>
              <w:tabs>
                <w:tab w:val="left" w:pos="1344"/>
              </w:tabs>
              <w:rPr>
                <w:ins w:id="41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2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59B62759" w14:textId="77777777" w:rsidTr="007C43DE">
        <w:trPr>
          <w:ins w:id="413" w:author="Guna Dermawan" w:date="2021-11-17T19:44:00Z"/>
        </w:trPr>
        <w:tc>
          <w:tcPr>
            <w:tcW w:w="1803" w:type="dxa"/>
          </w:tcPr>
          <w:p w14:paraId="2A68360A" w14:textId="29F17330" w:rsidR="001C3410" w:rsidRDefault="004068DC" w:rsidP="00337517">
            <w:pPr>
              <w:tabs>
                <w:tab w:val="left" w:pos="1344"/>
              </w:tabs>
              <w:rPr>
                <w:ins w:id="41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5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3</w:t>
              </w:r>
            </w:ins>
          </w:p>
        </w:tc>
        <w:tc>
          <w:tcPr>
            <w:tcW w:w="1803" w:type="dxa"/>
          </w:tcPr>
          <w:p w14:paraId="7AEDE69C" w14:textId="03ADEB09" w:rsidR="001C3410" w:rsidRDefault="004852C6" w:rsidP="00337517">
            <w:pPr>
              <w:tabs>
                <w:tab w:val="left" w:pos="1344"/>
              </w:tabs>
              <w:rPr>
                <w:ins w:id="41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1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najeme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user profile</w:t>
              </w:r>
            </w:ins>
          </w:p>
        </w:tc>
        <w:tc>
          <w:tcPr>
            <w:tcW w:w="1803" w:type="dxa"/>
          </w:tcPr>
          <w:p w14:paraId="13B4EBBB" w14:textId="376FB04E" w:rsidR="001C3410" w:rsidRDefault="004852C6" w:rsidP="00337517">
            <w:pPr>
              <w:tabs>
                <w:tab w:val="left" w:pos="1344"/>
              </w:tabs>
              <w:rPr>
                <w:ins w:id="41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9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Hari </w:t>
              </w:r>
            </w:ins>
          </w:p>
        </w:tc>
        <w:tc>
          <w:tcPr>
            <w:tcW w:w="1803" w:type="dxa"/>
          </w:tcPr>
          <w:p w14:paraId="1EC41E8E" w14:textId="4F7A7727" w:rsidR="001C3410" w:rsidRDefault="004852C6" w:rsidP="00337517">
            <w:pPr>
              <w:tabs>
                <w:tab w:val="left" w:pos="1344"/>
              </w:tabs>
              <w:rPr>
                <w:ins w:id="42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1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64D4FB36" w14:textId="0DECE778" w:rsidR="004852C6" w:rsidRDefault="004852C6" w:rsidP="00337517">
            <w:pPr>
              <w:keepNext/>
              <w:tabs>
                <w:tab w:val="left" w:pos="1344"/>
              </w:tabs>
              <w:rPr>
                <w:ins w:id="42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5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</w:t>
              </w:r>
            </w:ins>
            <w:ins w:id="424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EC9F3D2" w14:textId="77777777" w:rsidTr="007C43DE">
        <w:trPr>
          <w:ins w:id="425" w:author="Guna Dermawan" w:date="2021-11-17T19:44:00Z"/>
        </w:trPr>
        <w:tc>
          <w:tcPr>
            <w:tcW w:w="1803" w:type="dxa"/>
          </w:tcPr>
          <w:p w14:paraId="3D3951E2" w14:textId="758004CB" w:rsidR="001C3410" w:rsidRDefault="006B65A6" w:rsidP="00337517">
            <w:pPr>
              <w:tabs>
                <w:tab w:val="left" w:pos="1344"/>
              </w:tabs>
              <w:rPr>
                <w:ins w:id="42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7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4</w:t>
              </w:r>
            </w:ins>
          </w:p>
        </w:tc>
        <w:tc>
          <w:tcPr>
            <w:tcW w:w="1803" w:type="dxa"/>
          </w:tcPr>
          <w:p w14:paraId="5B071701" w14:textId="05E74D66" w:rsidR="001C3410" w:rsidRDefault="006B65A6" w:rsidP="00337517">
            <w:pPr>
              <w:tabs>
                <w:tab w:val="left" w:pos="1344"/>
              </w:tabs>
              <w:rPr>
                <w:ins w:id="42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29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resentasi</w:t>
              </w:r>
            </w:ins>
            <w:proofErr w:type="spellEnd"/>
          </w:p>
        </w:tc>
        <w:tc>
          <w:tcPr>
            <w:tcW w:w="1803" w:type="dxa"/>
          </w:tcPr>
          <w:p w14:paraId="3A0A5B47" w14:textId="7332C04B" w:rsidR="001C3410" w:rsidRDefault="00267502" w:rsidP="00337517">
            <w:pPr>
              <w:tabs>
                <w:tab w:val="left" w:pos="1344"/>
              </w:tabs>
              <w:rPr>
                <w:ins w:id="43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1" w:author="Guna Dermawan" w:date="2021-11-18T17:21:00Z">
              <w:r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6</w:t>
              </w:r>
            </w:ins>
            <w:ins w:id="432" w:author="Guna Dermawan" w:date="2021-11-17T19:55:00Z">
              <w:r w:rsidR="006B65A6"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3A5C8B6F" w14:textId="500DF842" w:rsidR="001C3410" w:rsidRDefault="006B65A6" w:rsidP="00337517">
            <w:pPr>
              <w:tabs>
                <w:tab w:val="left" w:pos="1344"/>
              </w:tabs>
              <w:rPr>
                <w:ins w:id="43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4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6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0B5DF699" w14:textId="714368EE" w:rsidR="001C3410" w:rsidRDefault="006B65A6" w:rsidP="00337517">
            <w:pPr>
              <w:keepNext/>
              <w:tabs>
                <w:tab w:val="left" w:pos="1344"/>
              </w:tabs>
              <w:rPr>
                <w:ins w:id="43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6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37" w:author="Guna Dermawan" w:date="2021-11-18T17:21:00Z">
              <w:r w:rsidR="00FD0A1E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1</w:t>
              </w:r>
            </w:ins>
            <w:ins w:id="438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2CE0A3A" w14:textId="77777777" w:rsidTr="007C43DE">
        <w:trPr>
          <w:ins w:id="439" w:author="Guna Dermawan" w:date="2021-11-17T19:56:00Z"/>
        </w:trPr>
        <w:tc>
          <w:tcPr>
            <w:tcW w:w="1803" w:type="dxa"/>
          </w:tcPr>
          <w:p w14:paraId="7A1AB9FF" w14:textId="5CDBE9C1" w:rsidR="00B96589" w:rsidRPr="00ED3D8F" w:rsidRDefault="00B96589" w:rsidP="00337517">
            <w:pPr>
              <w:tabs>
                <w:tab w:val="left" w:pos="1344"/>
              </w:tabs>
              <w:rPr>
                <w:ins w:id="440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41" w:author="Guna Dermawan" w:date="2021-11-17T20:02:00Z">
                  <w:rPr>
                    <w:ins w:id="442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43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4.0</w:t>
              </w:r>
            </w:ins>
          </w:p>
        </w:tc>
        <w:tc>
          <w:tcPr>
            <w:tcW w:w="1803" w:type="dxa"/>
          </w:tcPr>
          <w:p w14:paraId="6E5E6D09" w14:textId="5B173A1E" w:rsidR="00B96589" w:rsidRPr="00ED3D8F" w:rsidRDefault="00B96589" w:rsidP="00337517">
            <w:pPr>
              <w:tabs>
                <w:tab w:val="left" w:pos="1344"/>
              </w:tabs>
              <w:rPr>
                <w:ins w:id="445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46" w:author="Guna Dermawan" w:date="2021-11-17T20:02:00Z">
                  <w:rPr>
                    <w:ins w:id="447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48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4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Testing dan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implementasi</w:t>
              </w:r>
              <w:proofErr w:type="spellEnd"/>
            </w:ins>
          </w:p>
        </w:tc>
        <w:tc>
          <w:tcPr>
            <w:tcW w:w="1803" w:type="dxa"/>
          </w:tcPr>
          <w:p w14:paraId="3789E6C9" w14:textId="365E6576" w:rsidR="00B96589" w:rsidRPr="00ED3D8F" w:rsidRDefault="00B96589" w:rsidP="00337517">
            <w:pPr>
              <w:tabs>
                <w:tab w:val="left" w:pos="1344"/>
              </w:tabs>
              <w:rPr>
                <w:ins w:id="451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52" w:author="Guna Dermawan" w:date="2021-11-17T20:02:00Z">
                  <w:rPr>
                    <w:ins w:id="453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54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5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406771E1" w14:textId="7A362A5A" w:rsidR="00B96589" w:rsidRPr="00ED3D8F" w:rsidRDefault="00CC51D8" w:rsidP="00337517">
            <w:pPr>
              <w:tabs>
                <w:tab w:val="left" w:pos="1344"/>
              </w:tabs>
              <w:rPr>
                <w:ins w:id="45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57" w:author="Guna Dermawan" w:date="2021-11-17T20:02:00Z">
                  <w:rPr>
                    <w:ins w:id="45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59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61" w:author="Guna Dermawan" w:date="2021-11-18T17:21:00Z">
              <w:r w:rsidR="00273FB1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462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5B889BCE" w14:textId="76CDF0F3" w:rsidR="00B96589" w:rsidRPr="00ED3D8F" w:rsidRDefault="00CC51D8" w:rsidP="00337517">
            <w:pPr>
              <w:keepNext/>
              <w:tabs>
                <w:tab w:val="left" w:pos="1344"/>
              </w:tabs>
              <w:rPr>
                <w:ins w:id="46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67" w:author="Guna Dermawan" w:date="2021-11-17T20:02:00Z">
                  <w:rPr>
                    <w:ins w:id="46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69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71" w:author="Guna Dermawan" w:date="2021-11-18T17:21:00Z">
              <w:r w:rsidR="00185288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4</w:t>
              </w:r>
            </w:ins>
            <w:ins w:id="472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0B105A26" w14:textId="77777777" w:rsidTr="007C43DE">
        <w:trPr>
          <w:ins w:id="476" w:author="Guna Dermawan" w:date="2021-11-17T19:56:00Z"/>
        </w:trPr>
        <w:tc>
          <w:tcPr>
            <w:tcW w:w="1803" w:type="dxa"/>
          </w:tcPr>
          <w:p w14:paraId="29D0DD65" w14:textId="7CBB145B" w:rsidR="00B96589" w:rsidRDefault="00C55FBA" w:rsidP="00337517">
            <w:pPr>
              <w:tabs>
                <w:tab w:val="left" w:pos="1344"/>
              </w:tabs>
              <w:rPr>
                <w:ins w:id="477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78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1</w:t>
              </w:r>
            </w:ins>
          </w:p>
        </w:tc>
        <w:tc>
          <w:tcPr>
            <w:tcW w:w="1803" w:type="dxa"/>
          </w:tcPr>
          <w:p w14:paraId="4CCA28FB" w14:textId="477EFEF7" w:rsidR="00B96589" w:rsidRDefault="00C55FBA" w:rsidP="00337517">
            <w:pPr>
              <w:tabs>
                <w:tab w:val="left" w:pos="1344"/>
              </w:tabs>
              <w:rPr>
                <w:ins w:id="479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0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bugging</w:t>
              </w:r>
            </w:ins>
          </w:p>
        </w:tc>
        <w:tc>
          <w:tcPr>
            <w:tcW w:w="1803" w:type="dxa"/>
          </w:tcPr>
          <w:p w14:paraId="0293155B" w14:textId="5B81C688" w:rsidR="00B96589" w:rsidRDefault="00C55FBA" w:rsidP="00337517">
            <w:pPr>
              <w:tabs>
                <w:tab w:val="left" w:pos="1344"/>
              </w:tabs>
              <w:rPr>
                <w:ins w:id="481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2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5FA6F450" w14:textId="6410176A" w:rsidR="00B96589" w:rsidRDefault="00C55FBA" w:rsidP="00337517">
            <w:pPr>
              <w:tabs>
                <w:tab w:val="left" w:pos="1344"/>
              </w:tabs>
              <w:rPr>
                <w:ins w:id="483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4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85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2</w:t>
              </w:r>
            </w:ins>
            <w:ins w:id="486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2F77A02" w14:textId="56B5B8F9" w:rsidR="00B96589" w:rsidRDefault="0034605F" w:rsidP="00337517">
            <w:pPr>
              <w:keepNext/>
              <w:tabs>
                <w:tab w:val="left" w:pos="1344"/>
              </w:tabs>
              <w:rPr>
                <w:ins w:id="487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88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489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3</w:t>
              </w:r>
            </w:ins>
            <w:ins w:id="490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609549C6" w14:textId="77777777" w:rsidTr="007C43DE">
        <w:trPr>
          <w:ins w:id="491" w:author="Guna Dermawan" w:date="2021-11-17T19:56:00Z"/>
        </w:trPr>
        <w:tc>
          <w:tcPr>
            <w:tcW w:w="1803" w:type="dxa"/>
          </w:tcPr>
          <w:p w14:paraId="4F287122" w14:textId="5A979992" w:rsidR="00B96589" w:rsidRDefault="00CC2267" w:rsidP="00337517">
            <w:pPr>
              <w:tabs>
                <w:tab w:val="left" w:pos="1344"/>
              </w:tabs>
              <w:rPr>
                <w:ins w:id="49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2</w:t>
              </w:r>
            </w:ins>
          </w:p>
        </w:tc>
        <w:tc>
          <w:tcPr>
            <w:tcW w:w="1803" w:type="dxa"/>
          </w:tcPr>
          <w:p w14:paraId="5D891285" w14:textId="221A3B1E" w:rsidR="00B96589" w:rsidRDefault="00E9706D" w:rsidP="00337517">
            <w:pPr>
              <w:tabs>
                <w:tab w:val="left" w:pos="1344"/>
              </w:tabs>
              <w:rPr>
                <w:ins w:id="494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95" w:author="Guna Dermawan" w:date="2021-11-17T20:00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</w:ins>
            <w:proofErr w:type="spellEnd"/>
          </w:p>
        </w:tc>
        <w:tc>
          <w:tcPr>
            <w:tcW w:w="1803" w:type="dxa"/>
          </w:tcPr>
          <w:p w14:paraId="6E986B1B" w14:textId="0EE16445" w:rsidR="00B96589" w:rsidRDefault="00CC2267" w:rsidP="00337517">
            <w:pPr>
              <w:tabs>
                <w:tab w:val="left" w:pos="1344"/>
              </w:tabs>
              <w:rPr>
                <w:ins w:id="496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7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6851CF23" w14:textId="74830A3C" w:rsidR="00B96589" w:rsidRDefault="00CC2267" w:rsidP="00337517">
            <w:pPr>
              <w:tabs>
                <w:tab w:val="left" w:pos="1344"/>
              </w:tabs>
              <w:rPr>
                <w:ins w:id="49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9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00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4</w:t>
              </w:r>
            </w:ins>
            <w:ins w:id="501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58453F3" w14:textId="63DADEFE" w:rsidR="00B96589" w:rsidRDefault="00CC2267" w:rsidP="00337517">
            <w:pPr>
              <w:keepNext/>
              <w:tabs>
                <w:tab w:val="left" w:pos="1344"/>
              </w:tabs>
              <w:rPr>
                <w:ins w:id="50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</w:t>
              </w:r>
            </w:ins>
            <w:ins w:id="504" w:author="Guna Dermawan" w:date="2021-11-18T17:22:00Z">
              <w:r w:rsidR="00F43088">
                <w:rPr>
                  <w:rFonts w:ascii="Times New Roman" w:hAnsi="Times New Roman" w:cs="Times New Roman"/>
                  <w:sz w:val="24"/>
                  <w:szCs w:val="24"/>
                  <w:lang w:val="id-ID"/>
                </w:rPr>
                <w:t>5</w:t>
              </w:r>
            </w:ins>
            <w:ins w:id="505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D348ED0" w14:textId="77777777" w:rsidTr="007C43DE">
        <w:trPr>
          <w:ins w:id="506" w:author="Guna Dermawan" w:date="2021-11-17T19:56:00Z"/>
        </w:trPr>
        <w:tc>
          <w:tcPr>
            <w:tcW w:w="1803" w:type="dxa"/>
          </w:tcPr>
          <w:p w14:paraId="1CFC9930" w14:textId="2AC7B2BB" w:rsidR="00B96589" w:rsidRPr="00ED3D8F" w:rsidRDefault="00AF79E1" w:rsidP="00337517">
            <w:pPr>
              <w:tabs>
                <w:tab w:val="left" w:pos="1344"/>
              </w:tabs>
              <w:rPr>
                <w:ins w:id="507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08" w:author="Guna Dermawan" w:date="2021-11-17T20:02:00Z">
                  <w:rPr>
                    <w:ins w:id="509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10" w:author="Guna Dermawan" w:date="2021-11-17T19:58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5.0</w:t>
              </w:r>
            </w:ins>
          </w:p>
        </w:tc>
        <w:tc>
          <w:tcPr>
            <w:tcW w:w="1803" w:type="dxa"/>
          </w:tcPr>
          <w:p w14:paraId="218D75DF" w14:textId="287176FC" w:rsidR="00B96589" w:rsidRPr="00ED3D8F" w:rsidRDefault="00AF79E1" w:rsidP="00337517">
            <w:pPr>
              <w:tabs>
                <w:tab w:val="left" w:pos="1344"/>
              </w:tabs>
              <w:rPr>
                <w:ins w:id="512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3" w:author="Guna Dermawan" w:date="2021-11-17T20:02:00Z">
                  <w:rPr>
                    <w:ins w:id="514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515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melihara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1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</w:ins>
          </w:p>
        </w:tc>
        <w:tc>
          <w:tcPr>
            <w:tcW w:w="1803" w:type="dxa"/>
          </w:tcPr>
          <w:p w14:paraId="4AEF9EAA" w14:textId="3EFC8889" w:rsidR="00B96589" w:rsidRPr="00ED3D8F" w:rsidRDefault="00FF29C7" w:rsidP="00337517">
            <w:pPr>
              <w:tabs>
                <w:tab w:val="left" w:pos="1344"/>
              </w:tabs>
              <w:rPr>
                <w:ins w:id="518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9" w:author="Guna Dermawan" w:date="2021-11-17T20:02:00Z">
                  <w:rPr>
                    <w:ins w:id="520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1" w:author="Guna Dermawan" w:date="2021-11-18T17:24:00Z">
              <w:r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2</w:t>
              </w:r>
            </w:ins>
            <w:ins w:id="522" w:author="Guna Dermawan" w:date="2021-11-17T19:59:00Z">
              <w:r w:rsidR="00AF79E1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Hari</w:t>
              </w:r>
            </w:ins>
          </w:p>
        </w:tc>
        <w:tc>
          <w:tcPr>
            <w:tcW w:w="1803" w:type="dxa"/>
          </w:tcPr>
          <w:p w14:paraId="65A6B181" w14:textId="0AB89201" w:rsidR="00B96589" w:rsidRPr="00ED3D8F" w:rsidRDefault="00AF79E1" w:rsidP="00337517">
            <w:pPr>
              <w:tabs>
                <w:tab w:val="left" w:pos="1344"/>
              </w:tabs>
              <w:rPr>
                <w:ins w:id="52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5" w:author="Guna Dermawan" w:date="2021-11-17T20:02:00Z">
                  <w:rPr>
                    <w:ins w:id="52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7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29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6</w:t>
              </w:r>
            </w:ins>
            <w:ins w:id="530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46F48239" w14:textId="71611C31" w:rsidR="00B96589" w:rsidRPr="00ED3D8F" w:rsidRDefault="00AF79E1" w:rsidP="00337517">
            <w:pPr>
              <w:keepNext/>
              <w:tabs>
                <w:tab w:val="left" w:pos="1344"/>
              </w:tabs>
              <w:rPr>
                <w:ins w:id="53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35" w:author="Guna Dermawan" w:date="2021-11-17T20:02:00Z">
                  <w:rPr>
                    <w:ins w:id="53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7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539" w:author="Guna Dermawan" w:date="2021-11-18T17:22:00Z">
              <w:r w:rsidR="004D2B95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id-ID"/>
                </w:rPr>
                <w:t>7</w:t>
              </w:r>
            </w:ins>
            <w:ins w:id="540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</w:tbl>
    <w:p w14:paraId="16661962" w14:textId="5EC87808" w:rsidR="00C82D96" w:rsidRDefault="00C82D96" w:rsidP="00C82D96">
      <w:pPr>
        <w:pStyle w:val="Caption"/>
        <w:jc w:val="center"/>
        <w:rPr>
          <w:ins w:id="544" w:author="Guna Dermawan" w:date="2021-11-18T09:54:00Z"/>
        </w:rPr>
      </w:pPr>
      <w:ins w:id="545" w:author="Guna Dermawan" w:date="2021-11-18T09:54:00Z">
        <w:r>
          <w:t xml:space="preserve">Table </w:t>
        </w:r>
        <w:r>
          <w:fldChar w:fldCharType="begin"/>
        </w:r>
        <w:r>
          <w:instrText xml:space="preserve"> SEQ Table \* ARABIC </w:instrText>
        </w:r>
        <w:r>
          <w:fldChar w:fldCharType="separate"/>
        </w:r>
      </w:ins>
      <w:r w:rsidR="00D16E41">
        <w:rPr>
          <w:noProof/>
        </w:rPr>
        <w:t>1</w:t>
      </w:r>
      <w:ins w:id="546" w:author="Guna Dermawan" w:date="2021-11-18T09:54:00Z">
        <w:r>
          <w:fldChar w:fldCharType="end"/>
        </w:r>
        <w:r>
          <w:rPr>
            <w:lang w:val="id-ID"/>
          </w:rPr>
          <w:t xml:space="preserve"> Project schedule pembuatan aplikasi</w:t>
        </w:r>
        <w:r w:rsidDel="001C3410">
          <w:t xml:space="preserve"> </w:t>
        </w:r>
      </w:ins>
      <w:del w:id="547" w:author="Guna Dermawan" w:date="2021-11-17T19:43:00Z">
        <w:r w:rsidR="007C43DE" w:rsidDel="001C3410">
          <w:delText xml:space="preserve">gambar </w:delText>
        </w:r>
        <w:r w:rsidR="007C43DE" w:rsidDel="001C3410">
          <w:fldChar w:fldCharType="begin"/>
        </w:r>
        <w:r w:rsidR="007C43DE" w:rsidRPr="00E61388" w:rsidDel="001C3410">
          <w:delInstrText xml:space="preserve"> SEQ gambar \* ARABIC </w:delInstrText>
        </w:r>
        <w:r w:rsidR="007C43DE" w:rsidDel="001C3410">
          <w:fldChar w:fldCharType="separate"/>
        </w:r>
        <w:r w:rsidR="007C43DE" w:rsidDel="001C3410">
          <w:rPr>
            <w:noProof/>
          </w:rPr>
          <w:delText>2</w:delText>
        </w:r>
        <w:r w:rsidR="007C43DE" w:rsidDel="001C3410">
          <w:fldChar w:fldCharType="end"/>
        </w:r>
      </w:del>
    </w:p>
    <w:p w14:paraId="64929E11" w14:textId="0C6BC2E5" w:rsidR="00C810A3" w:rsidRDefault="00E61388">
      <w:pPr>
        <w:tabs>
          <w:tab w:val="left" w:pos="6694"/>
        </w:tabs>
        <w:jc w:val="both"/>
        <w:rPr>
          <w:ins w:id="548" w:author="Guna Dermawan" w:date="2021-11-18T10:0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549" w:author="Guna Dermawan" w:date="2021-11-18T09:58:00Z">
        <w:r w:rsidRPr="00E61388">
          <w:rPr>
            <w:rFonts w:ascii="Times New Roman" w:hAnsi="Times New Roman" w:cs="Times New Roman"/>
            <w:b/>
            <w:bCs/>
            <w:sz w:val="24"/>
            <w:szCs w:val="24"/>
            <w:lang w:val="id-ID"/>
            <w:rPrChange w:id="550" w:author="Guna Dermawan" w:date="2021-11-18T09:58:00Z">
              <w:rPr>
                <w:b/>
                <w:bCs/>
                <w:lang w:val="id-ID"/>
              </w:rPr>
            </w:rPrChange>
          </w:rPr>
          <w:t>Project Resources</w:t>
        </w:r>
        <w:r w:rsidR="00C34D54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:</w:t>
        </w:r>
      </w:ins>
    </w:p>
    <w:p w14:paraId="1D207215" w14:textId="622EA1F4" w:rsidR="009D5FC6" w:rsidRDefault="009D5FC6">
      <w:pPr>
        <w:tabs>
          <w:tab w:val="left" w:pos="6694"/>
        </w:tabs>
        <w:jc w:val="both"/>
        <w:rPr>
          <w:ins w:id="551" w:author="Guna Dermawan" w:date="2021-11-18T10:04:00Z"/>
          <w:rFonts w:ascii="Times New Roman" w:hAnsi="Times New Roman" w:cs="Times New Roman"/>
          <w:sz w:val="24"/>
          <w:szCs w:val="24"/>
          <w:lang w:val="id-ID"/>
        </w:rPr>
      </w:pPr>
      <w:ins w:id="552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>Resources yang akan digunakan dalam pembuatan aplikasi ini adalah sebagai berikut:</w:t>
        </w:r>
      </w:ins>
    </w:p>
    <w:p w14:paraId="3207F45E" w14:textId="6112FC76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3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4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Bahasa </w:t>
        </w:r>
      </w:ins>
      <w:ins w:id="555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Pemrograman: Kotlin </w:t>
        </w:r>
      </w:ins>
    </w:p>
    <w:p w14:paraId="5F3A4B97" w14:textId="6589429F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6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7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IDE: Android Studio</w:t>
        </w:r>
      </w:ins>
    </w:p>
    <w:p w14:paraId="5DCDC858" w14:textId="112C5E03" w:rsidR="009D5FC6" w:rsidRDefault="009D5FC6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8" w:author="Guna Dermawan" w:date="2021-11-18T10:05:00Z"/>
          <w:rFonts w:ascii="Times New Roman" w:hAnsi="Times New Roman" w:cs="Times New Roman"/>
          <w:sz w:val="24"/>
          <w:szCs w:val="24"/>
          <w:lang w:val="id-ID"/>
        </w:rPr>
      </w:pPr>
      <w:ins w:id="559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Basis Data: Firebase</w:t>
        </w:r>
      </w:ins>
    </w:p>
    <w:p w14:paraId="64F0CC6C" w14:textId="2E8080BF" w:rsidR="00922D2B" w:rsidRPr="009822D9" w:rsidRDefault="004D7C0B" w:rsidP="00922D2B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60" w:author="Guna Dermawan" w:date="2021-11-18T10:10:00Z"/>
          <w:rFonts w:ascii="Times New Roman" w:hAnsi="Times New Roman" w:cs="Times New Roman"/>
          <w:sz w:val="24"/>
          <w:szCs w:val="24"/>
          <w:lang w:val="id-ID"/>
        </w:rPr>
        <w:pPrChange w:id="561" w:author="Guna Dermawan" w:date="2021-11-19T13:18:00Z">
          <w:pPr>
            <w:pStyle w:val="ListParagraph"/>
            <w:tabs>
              <w:tab w:val="left" w:pos="6694"/>
            </w:tabs>
            <w:jc w:val="both"/>
          </w:pPr>
        </w:pPrChange>
      </w:pPr>
      <w:ins w:id="562" w:author="Guna Dermawan" w:date="2021-11-18T10:06:00Z">
        <w:r>
          <w:rPr>
            <w:rFonts w:ascii="Times New Roman" w:hAnsi="Times New Roman" w:cs="Times New Roman"/>
            <w:sz w:val="24"/>
            <w:szCs w:val="24"/>
            <w:lang w:val="id-ID"/>
          </w:rPr>
          <w:t>Jurnal sebagai referensi :</w:t>
        </w:r>
      </w:ins>
    </w:p>
    <w:p w14:paraId="795B6309" w14:textId="78992EE8" w:rsidR="00922D2B" w:rsidRPr="00922D2B" w:rsidRDefault="0093785C" w:rsidP="00922D2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ins w:id="563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tab/>
        </w:r>
      </w:ins>
      <w:ins w:id="564" w:author="Guna Dermawan" w:date="2021-11-18T10:10:00Z"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B674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>[1]</w:t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ab/>
        <w:t xml:space="preserve">A. P. ALDYA, “HAVERSINE FORMULA UNTUK MEMBATASI JARAK PADA APLIKASI PRESENSI ONLINE,” </w:t>
      </w:r>
      <w:r w:rsidR="00922D2B" w:rsidRPr="00922D2B">
        <w:rPr>
          <w:rFonts w:ascii="Times New Roman" w:hAnsi="Times New Roman" w:cs="Times New Roman"/>
          <w:i/>
          <w:iCs/>
          <w:noProof/>
          <w:sz w:val="24"/>
          <w:szCs w:val="24"/>
        </w:rPr>
        <w:t>J. INSTEK (Informatika Sains dan Teknol.</w:t>
      </w:r>
      <w:r w:rsidR="00922D2B" w:rsidRPr="00922D2B">
        <w:rPr>
          <w:rFonts w:ascii="Times New Roman" w:hAnsi="Times New Roman" w:cs="Times New Roman"/>
          <w:noProof/>
          <w:sz w:val="24"/>
          <w:szCs w:val="24"/>
        </w:rPr>
        <w:t>, vol. 4, no. 2, pp. 171–180, Aug. 2019, doi: 10.24252/INSTEK.V4I2.10042.</w:t>
      </w:r>
    </w:p>
    <w:p w14:paraId="64D44CC0" w14:textId="2FE5D155" w:rsidR="00922D2B" w:rsidRPr="00922D2B" w:rsidDel="007726C3" w:rsidRDefault="009B674C" w:rsidP="00922D2B">
      <w:pPr>
        <w:widowControl w:val="0"/>
        <w:autoSpaceDE w:val="0"/>
        <w:autoSpaceDN w:val="0"/>
        <w:adjustRightInd w:val="0"/>
        <w:spacing w:line="240" w:lineRule="auto"/>
        <w:rPr>
          <w:del w:id="565" w:author="Guna Dermawan" w:date="2021-11-19T13:19:00Z"/>
          <w:rFonts w:ascii="Times New Roman" w:hAnsi="Times New Roman" w:cs="Times New Roman"/>
          <w:noProof/>
          <w:sz w:val="24"/>
          <w:szCs w:val="24"/>
        </w:rPr>
      </w:pPr>
      <w:ins w:id="566" w:author="Guna Dermawan" w:date="2021-11-18T10:10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567" w:author="Guna Dermawan" w:date="2021-11-18T10:11:00Z"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3785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del w:id="568" w:author="Guna Dermawan" w:date="2021-11-18T10:11:00Z">
        <w:r w:rsidR="0093785C" w:rsidRPr="00922D2B" w:rsidDel="0093785C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del w:id="569" w:author="Guna Dermawan" w:date="2021-11-19T13:17:00Z"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>]</w:delText>
        </w:r>
      </w:del>
      <w:del w:id="570" w:author="Guna Dermawan" w:date="2021-11-18T10:11:00Z">
        <w:r w:rsidR="0093785C" w:rsidRPr="00922D2B" w:rsidDel="0093785C">
          <w:rPr>
            <w:rFonts w:ascii="Times New Roman" w:hAnsi="Times New Roman" w:cs="Times New Roman"/>
            <w:noProof/>
            <w:sz w:val="24"/>
            <w:szCs w:val="24"/>
          </w:rPr>
          <w:tab/>
        </w:r>
      </w:del>
      <w:del w:id="571" w:author="Guna Dermawan" w:date="2021-11-19T13:17:00Z"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 xml:space="preserve">D. Supriatna and E. Junianto, “Aplikasi Presensi Pegawai Memanfaatkan Teknologi Fingerprint dan Global Positioning System (GPS) Pada Android,” </w:delText>
        </w:r>
        <w:r w:rsidR="0093785C" w:rsidRPr="00922D2B" w:rsidDel="00922D2B">
          <w:rPr>
            <w:rFonts w:ascii="Times New Roman" w:hAnsi="Times New Roman" w:cs="Times New Roman"/>
            <w:i/>
            <w:iCs/>
            <w:noProof/>
            <w:sz w:val="24"/>
            <w:szCs w:val="24"/>
          </w:rPr>
          <w:delText>e Pros. Tek. Inform.</w:delText>
        </w:r>
        <w:r w:rsidR="0093785C" w:rsidRPr="00922D2B" w:rsidDel="00922D2B">
          <w:rPr>
            <w:rFonts w:ascii="Times New Roman" w:hAnsi="Times New Roman" w:cs="Times New Roman"/>
            <w:noProof/>
            <w:sz w:val="24"/>
            <w:szCs w:val="24"/>
          </w:rPr>
          <w:delText>, vol. 1, no. 1, pp. 269–280, 2020.</w:delText>
        </w:r>
      </w:del>
      <w:ins w:id="572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</w:p>
    <w:p w14:paraId="3F914960" w14:textId="731A56AC" w:rsidR="00922D2B" w:rsidRPr="00922D2B" w:rsidRDefault="00922D2B" w:rsidP="007726C3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</w:rPr>
        <w:pPrChange w:id="573" w:author="Guna Dermawan" w:date="2021-11-19T13:19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  <w:r w:rsidRPr="00922D2B">
        <w:rPr>
          <w:rFonts w:ascii="Times New Roman" w:hAnsi="Times New Roman" w:cs="Times New Roman"/>
          <w:noProof/>
          <w:sz w:val="24"/>
          <w:szCs w:val="24"/>
        </w:rPr>
        <w:t>[</w:t>
      </w:r>
      <w:ins w:id="574" w:author="Guna Dermawan" w:date="2021-11-19T13:18:00Z">
        <w:r w:rsidR="00C95001">
          <w:rPr>
            <w:rFonts w:ascii="Times New Roman" w:hAnsi="Times New Roman" w:cs="Times New Roman"/>
            <w:noProof/>
            <w:sz w:val="24"/>
            <w:szCs w:val="24"/>
          </w:rPr>
          <w:t>2</w:t>
        </w:r>
      </w:ins>
      <w:del w:id="575" w:author="Guna Dermawan" w:date="2021-11-19T13:18:00Z">
        <w:r w:rsidRPr="00922D2B" w:rsidDel="00C95001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r w:rsidRPr="00922D2B">
        <w:rPr>
          <w:rFonts w:ascii="Times New Roman" w:hAnsi="Times New Roman" w:cs="Times New Roman"/>
          <w:noProof/>
          <w:sz w:val="24"/>
          <w:szCs w:val="24"/>
        </w:rPr>
        <w:t>]</w:t>
      </w:r>
      <w:r w:rsidRPr="00922D2B">
        <w:rPr>
          <w:rFonts w:ascii="Times New Roman" w:hAnsi="Times New Roman" w:cs="Times New Roman"/>
          <w:noProof/>
          <w:sz w:val="24"/>
          <w:szCs w:val="24"/>
        </w:rPr>
        <w:tab/>
        <w:t xml:space="preserve">A. P. ALDYA, “HAVERSINE FORMULA UNTUK MEMBATASI JARAK </w:t>
      </w:r>
      <w:ins w:id="576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  <w:r w:rsidRPr="00922D2B">
        <w:rPr>
          <w:rFonts w:ascii="Times New Roman" w:hAnsi="Times New Roman" w:cs="Times New Roman"/>
          <w:noProof/>
          <w:sz w:val="24"/>
          <w:szCs w:val="24"/>
        </w:rPr>
        <w:t xml:space="preserve">PADA APLIKASI PRESENSI ONLINE,” </w:t>
      </w:r>
      <w:r w:rsidRPr="00922D2B">
        <w:rPr>
          <w:rFonts w:ascii="Times New Roman" w:hAnsi="Times New Roman" w:cs="Times New Roman"/>
          <w:i/>
          <w:iCs/>
          <w:noProof/>
          <w:sz w:val="24"/>
          <w:szCs w:val="24"/>
        </w:rPr>
        <w:t>J. INSTEK (Informatika Sains dan Teknol.</w:t>
      </w:r>
      <w:r w:rsidRPr="00922D2B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ins w:id="577" w:author="Guna Dermawan" w:date="2021-11-19T13:19:00Z">
        <w:r w:rsidR="007726C3">
          <w:rPr>
            <w:rFonts w:ascii="Times New Roman" w:hAnsi="Times New Roman" w:cs="Times New Roman"/>
            <w:noProof/>
            <w:sz w:val="24"/>
            <w:szCs w:val="24"/>
          </w:rPr>
          <w:tab/>
        </w:r>
      </w:ins>
      <w:r w:rsidRPr="00922D2B">
        <w:rPr>
          <w:rFonts w:ascii="Times New Roman" w:hAnsi="Times New Roman" w:cs="Times New Roman"/>
          <w:noProof/>
          <w:sz w:val="24"/>
          <w:szCs w:val="24"/>
        </w:rPr>
        <w:t>vol. 4, no. 2, pp. 171–180, Aug. 2019, doi: 10.24252/INSTEK.V4I2.10042.</w:t>
      </w:r>
    </w:p>
    <w:p w14:paraId="276000D4" w14:textId="39039E70" w:rsidR="0001566B" w:rsidRDefault="0093785C" w:rsidP="0001566B">
      <w:pPr>
        <w:pStyle w:val="ListParagraph"/>
        <w:tabs>
          <w:tab w:val="left" w:pos="6694"/>
        </w:tabs>
        <w:ind w:left="0"/>
        <w:jc w:val="both"/>
        <w:rPr>
          <w:ins w:id="578" w:author="Guna Dermawan" w:date="2021-11-18T10:1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579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580" w:author="Guna Dermawan" w:date="2021-11-18T10:14:00Z">
        <w:r w:rsidR="0001566B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Risk and Issue Management plant:</w:t>
        </w:r>
      </w:ins>
    </w:p>
    <w:p w14:paraId="784E7E42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581" w:author="Guna Dermawan" w:date="2021-11-18T10:14:00Z"/>
          <w:rFonts w:ascii="Times New Roman" w:hAnsi="Times New Roman" w:cs="Times New Roman"/>
          <w:sz w:val="24"/>
          <w:szCs w:val="24"/>
          <w:rPrChange w:id="582" w:author="Guna Dermawan" w:date="2021-11-19T13:16:00Z">
            <w:rPr>
              <w:ins w:id="583" w:author="Guna Dermawan" w:date="2021-11-18T10:14:00Z"/>
            </w:rPr>
          </w:rPrChange>
        </w:rPr>
        <w:pPrChange w:id="584" w:author="Guna Dermawan" w:date="2021-11-19T13:16:00Z">
          <w:pPr>
            <w:spacing w:line="360" w:lineRule="auto"/>
            <w:jc w:val="both"/>
          </w:pPr>
        </w:pPrChange>
      </w:pPr>
      <w:proofErr w:type="gramStart"/>
      <w:ins w:id="585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586" w:author="Guna Dermawan" w:date="2021-11-19T13:16:00Z">
              <w:rPr/>
            </w:rPrChange>
          </w:rPr>
          <w:t>Strength :</w:t>
        </w:r>
        <w:proofErr w:type="gramEnd"/>
      </w:ins>
    </w:p>
    <w:p w14:paraId="764EABF9" w14:textId="77777777" w:rsidR="0001566B" w:rsidRPr="001A4FE4" w:rsidRDefault="0001566B" w:rsidP="001A4FE4">
      <w:pPr>
        <w:pStyle w:val="ListParagraph"/>
        <w:numPr>
          <w:ilvl w:val="0"/>
          <w:numId w:val="15"/>
        </w:numPr>
        <w:spacing w:line="360" w:lineRule="auto"/>
        <w:rPr>
          <w:ins w:id="587" w:author="Guna Dermawan" w:date="2021-11-18T10:14:00Z"/>
          <w:rFonts w:ascii="Times New Roman" w:hAnsi="Times New Roman" w:cs="Times New Roman"/>
          <w:sz w:val="24"/>
          <w:szCs w:val="24"/>
          <w:rPrChange w:id="588" w:author="Guna Dermawan" w:date="2021-11-19T13:14:00Z">
            <w:rPr>
              <w:ins w:id="589" w:author="Guna Dermawan" w:date="2021-11-18T10:14:00Z"/>
            </w:rPr>
          </w:rPrChange>
        </w:rPr>
        <w:pPrChange w:id="590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591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592" w:author="Guna Dermawan" w:date="2021-11-19T13:14:00Z">
              <w:rPr/>
            </w:rPrChange>
          </w:rPr>
          <w:t>Menjad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3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4" w:author="Guna Dermawan" w:date="2021-11-19T13:14:00Z">
              <w:rPr/>
            </w:rPrChange>
          </w:rPr>
          <w:t>solu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5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6" w:author="Guna Dermawan" w:date="2021-11-19T13:14:00Z">
              <w:rPr/>
            </w:rPrChange>
          </w:rPr>
          <w:t>atas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7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598" w:author="Guna Dermawan" w:date="2021-11-19T13:14:00Z">
              <w:rPr/>
            </w:rPrChange>
          </w:rPr>
          <w:t>permasalah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599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0" w:author="Guna Dermawan" w:date="2021-11-19T13:14:00Z">
              <w:rPr/>
            </w:rPrChange>
          </w:rPr>
          <w:t>presen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1" w:author="Guna Dermawan" w:date="2021-11-19T13:14:00Z">
              <w:rPr/>
            </w:rPrChange>
          </w:rPr>
          <w:t xml:space="preserve"> yang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2" w:author="Guna Dermawan" w:date="2021-11-19T13:14:00Z">
              <w:rPr/>
            </w:rPrChange>
          </w:rPr>
          <w:t>muncul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3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4" w:author="Guna Dermawan" w:date="2021-11-19T13:14:00Z">
              <w:rPr/>
            </w:rPrChange>
          </w:rPr>
          <w:t>hingga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5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6" w:author="Guna Dermawan" w:date="2021-11-19T13:14:00Z">
              <w:rPr/>
            </w:rPrChange>
          </w:rPr>
          <w:t>saat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7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08" w:author="Guna Dermawan" w:date="2021-11-19T13:14:00Z">
              <w:rPr/>
            </w:rPrChange>
          </w:rPr>
          <w:t>in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09" w:author="Guna Dermawan" w:date="2021-11-19T13:14:00Z">
              <w:rPr/>
            </w:rPrChange>
          </w:rPr>
          <w:t>.</w:t>
        </w:r>
      </w:ins>
    </w:p>
    <w:p w14:paraId="4328755B" w14:textId="3AC1CC35" w:rsidR="0001566B" w:rsidRPr="001A4FE4" w:rsidRDefault="0001566B" w:rsidP="001A4FE4">
      <w:pPr>
        <w:pStyle w:val="ListParagraph"/>
        <w:numPr>
          <w:ilvl w:val="0"/>
          <w:numId w:val="15"/>
        </w:numPr>
        <w:spacing w:line="360" w:lineRule="auto"/>
        <w:rPr>
          <w:ins w:id="610" w:author="Guna Dermawan" w:date="2021-11-18T10:14:00Z"/>
          <w:rFonts w:ascii="Times New Roman" w:hAnsi="Times New Roman" w:cs="Times New Roman"/>
          <w:sz w:val="24"/>
          <w:szCs w:val="24"/>
          <w:rPrChange w:id="611" w:author="Guna Dermawan" w:date="2021-11-19T13:14:00Z">
            <w:rPr>
              <w:ins w:id="612" w:author="Guna Dermawan" w:date="2021-11-18T10:14:00Z"/>
            </w:rPr>
          </w:rPrChange>
        </w:rPr>
        <w:pPrChange w:id="613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14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15" w:author="Guna Dermawan" w:date="2021-11-19T13:14:00Z">
              <w:rPr/>
            </w:rPrChange>
          </w:rPr>
          <w:t>Mempermudah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16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17" w:author="Guna Dermawan" w:date="2021-11-19T13:14:00Z">
              <w:rPr/>
            </w:rPrChange>
          </w:rPr>
          <w:t>pegawa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18" w:author="Guna Dermawan" w:date="2021-11-19T13:14:00Z">
              <w:rPr/>
            </w:rPrChange>
          </w:rPr>
          <w:t xml:space="preserve"> </w:t>
        </w:r>
      </w:ins>
      <w:ins w:id="619" w:author="Guna Dermawan" w:date="2021-11-18T17:26:00Z">
        <w:r w:rsidR="004D6611" w:rsidRPr="001A4FE4">
          <w:rPr>
            <w:rFonts w:ascii="Times New Roman" w:hAnsi="Times New Roman" w:cs="Times New Roman"/>
            <w:sz w:val="24"/>
            <w:szCs w:val="24"/>
            <w:lang w:val="id-ID"/>
            <w:rPrChange w:id="620" w:author="Guna Dermawan" w:date="2021-11-19T13:14:00Z">
              <w:rPr>
                <w:lang w:val="id-ID"/>
              </w:rPr>
            </w:rPrChange>
          </w:rPr>
          <w:t>kantor</w:t>
        </w:r>
      </w:ins>
      <w:ins w:id="621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22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3" w:author="Guna Dermawan" w:date="2021-11-19T13:14:00Z">
              <w:rPr/>
            </w:rPrChange>
          </w:rPr>
          <w:t>dalam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4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5" w:author="Guna Dermawan" w:date="2021-11-19T13:14:00Z">
              <w:rPr/>
            </w:rPrChange>
          </w:rPr>
          <w:t>melakuk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6" w:author="Guna Dermawan" w:date="2021-11-19T13:14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27" w:author="Guna Dermawan" w:date="2021-11-19T13:14:00Z">
              <w:rPr/>
            </w:rPrChange>
          </w:rPr>
          <w:t>presensi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28" w:author="Guna Dermawan" w:date="2021-11-19T13:14:00Z">
              <w:rPr/>
            </w:rPrChange>
          </w:rPr>
          <w:t>.</w:t>
        </w:r>
      </w:ins>
    </w:p>
    <w:p w14:paraId="69C3F392" w14:textId="67B2DFB4" w:rsidR="001A4FE4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29" w:author="Guna Dermawan" w:date="2021-11-19T13:15:00Z"/>
          <w:rFonts w:ascii="Times New Roman" w:hAnsi="Times New Roman" w:cs="Times New Roman"/>
          <w:sz w:val="24"/>
          <w:szCs w:val="24"/>
          <w:rPrChange w:id="630" w:author="Guna Dermawan" w:date="2021-11-19T13:16:00Z">
            <w:rPr>
              <w:ins w:id="631" w:author="Guna Dermawan" w:date="2021-11-19T13:15:00Z"/>
            </w:rPr>
          </w:rPrChange>
        </w:rPr>
        <w:pPrChange w:id="632" w:author="Guna Dermawan" w:date="2021-11-19T13:16:00Z">
          <w:pPr>
            <w:spacing w:line="360" w:lineRule="auto"/>
            <w:jc w:val="both"/>
          </w:pPr>
        </w:pPrChange>
      </w:pPr>
      <w:proofErr w:type="gramStart"/>
      <w:ins w:id="633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34" w:author="Guna Dermawan" w:date="2021-11-19T13:16:00Z">
              <w:rPr/>
            </w:rPrChange>
          </w:rPr>
          <w:t>Weakness :</w:t>
        </w:r>
      </w:ins>
      <w:proofErr w:type="gramEnd"/>
      <w:ins w:id="635" w:author="Guna Dermawan" w:date="2021-11-19T13:15:00Z">
        <w:r w:rsidR="001A4FE4" w:rsidRPr="00030F07">
          <w:rPr>
            <w:rFonts w:ascii="Times New Roman" w:hAnsi="Times New Roman" w:cs="Times New Roman"/>
            <w:sz w:val="24"/>
            <w:szCs w:val="24"/>
            <w:rPrChange w:id="636" w:author="Guna Dermawan" w:date="2021-11-19T13:16:00Z">
              <w:rPr/>
            </w:rPrChange>
          </w:rPr>
          <w:tab/>
        </w:r>
      </w:ins>
    </w:p>
    <w:p w14:paraId="44054D20" w14:textId="4795363A" w:rsidR="0001566B" w:rsidRPr="001A4FE4" w:rsidRDefault="0001566B" w:rsidP="001A4FE4">
      <w:pPr>
        <w:pStyle w:val="ListParagraph"/>
        <w:numPr>
          <w:ilvl w:val="0"/>
          <w:numId w:val="17"/>
        </w:numPr>
        <w:spacing w:line="360" w:lineRule="auto"/>
        <w:jc w:val="both"/>
        <w:rPr>
          <w:ins w:id="637" w:author="Guna Dermawan" w:date="2021-11-18T10:14:00Z"/>
          <w:rFonts w:ascii="Times New Roman" w:hAnsi="Times New Roman" w:cs="Times New Roman"/>
          <w:sz w:val="24"/>
          <w:szCs w:val="24"/>
          <w:rPrChange w:id="638" w:author="Guna Dermawan" w:date="2021-11-19T13:15:00Z">
            <w:rPr>
              <w:ins w:id="639" w:author="Guna Dermawan" w:date="2021-11-18T10:14:00Z"/>
            </w:rPr>
          </w:rPrChange>
        </w:rPr>
        <w:pPrChange w:id="640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41" w:author="Guna Dermawan" w:date="2021-11-18T10:14:00Z">
        <w:r w:rsidRPr="001A4FE4">
          <w:rPr>
            <w:rFonts w:ascii="Times New Roman" w:hAnsi="Times New Roman" w:cs="Times New Roman"/>
            <w:sz w:val="24"/>
            <w:szCs w:val="24"/>
            <w:rPrChange w:id="642" w:author="Guna Dermawan" w:date="2021-11-19T13:15:00Z">
              <w:rPr/>
            </w:rPrChange>
          </w:rPr>
          <w:t xml:space="preserve">Masih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3" w:author="Guna Dermawan" w:date="2021-11-19T13:15:00Z">
              <w:rPr/>
            </w:rPrChange>
          </w:rPr>
          <w:t>awam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44" w:author="Guna Dermawan" w:date="2021-11-19T13:15:00Z">
              <w:rPr/>
            </w:rPrChange>
          </w:rPr>
          <w:t xml:space="preserve"> di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5" w:author="Guna Dermawan" w:date="2021-11-19T13:15:00Z">
              <w:rPr/>
            </w:rPrChange>
          </w:rPr>
          <w:t>kalangan</w:t>
        </w:r>
        <w:proofErr w:type="spellEnd"/>
        <w:r w:rsidRPr="001A4FE4">
          <w:rPr>
            <w:rFonts w:ascii="Times New Roman" w:hAnsi="Times New Roman" w:cs="Times New Roman"/>
            <w:sz w:val="24"/>
            <w:szCs w:val="24"/>
            <w:rPrChange w:id="646" w:author="Guna Dermawan" w:date="2021-11-19T13:15:00Z">
              <w:rPr/>
            </w:rPrChange>
          </w:rPr>
          <w:t xml:space="preserve"> </w:t>
        </w:r>
        <w:proofErr w:type="spellStart"/>
        <w:r w:rsidRPr="001A4FE4">
          <w:rPr>
            <w:rFonts w:ascii="Times New Roman" w:hAnsi="Times New Roman" w:cs="Times New Roman"/>
            <w:sz w:val="24"/>
            <w:szCs w:val="24"/>
            <w:rPrChange w:id="647" w:author="Guna Dermawan" w:date="2021-11-19T13:15:00Z">
              <w:rPr/>
            </w:rPrChange>
          </w:rPr>
          <w:t>masyarakat</w:t>
        </w:r>
        <w:proofErr w:type="spellEnd"/>
      </w:ins>
    </w:p>
    <w:p w14:paraId="1A6CAB35" w14:textId="0E47E547" w:rsidR="0001566B" w:rsidRDefault="0001566B" w:rsidP="001A4FE4">
      <w:pPr>
        <w:pStyle w:val="ListParagraph"/>
        <w:numPr>
          <w:ilvl w:val="0"/>
          <w:numId w:val="17"/>
        </w:numPr>
        <w:spacing w:line="360" w:lineRule="auto"/>
        <w:rPr>
          <w:ins w:id="648" w:author="Guna Dermawan" w:date="2021-11-19T13:17:00Z"/>
          <w:rFonts w:ascii="Times New Roman" w:hAnsi="Times New Roman" w:cs="Times New Roman"/>
          <w:sz w:val="24"/>
          <w:szCs w:val="24"/>
        </w:rPr>
      </w:pPr>
      <w:proofErr w:type="spellStart"/>
      <w:ins w:id="649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alam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error pad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pert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tid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base, bug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l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7339202" w14:textId="77777777" w:rsidR="00CF7AEC" w:rsidRDefault="00CF7AEC" w:rsidP="00922D2B">
      <w:pPr>
        <w:pStyle w:val="ListParagraph"/>
        <w:spacing w:line="360" w:lineRule="auto"/>
        <w:ind w:left="1080"/>
        <w:rPr>
          <w:ins w:id="650" w:author="Guna Dermawan" w:date="2021-11-18T10:14:00Z"/>
          <w:rFonts w:ascii="Times New Roman" w:hAnsi="Times New Roman" w:cs="Times New Roman"/>
          <w:sz w:val="24"/>
          <w:szCs w:val="24"/>
        </w:rPr>
        <w:pPrChange w:id="651" w:author="Guna Dermawan" w:date="2021-11-19T13:17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</w:p>
    <w:p w14:paraId="55F0CDEB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52" w:author="Guna Dermawan" w:date="2021-11-18T10:14:00Z"/>
          <w:rFonts w:ascii="Times New Roman" w:hAnsi="Times New Roman" w:cs="Times New Roman"/>
          <w:sz w:val="24"/>
          <w:szCs w:val="24"/>
          <w:rPrChange w:id="653" w:author="Guna Dermawan" w:date="2021-11-19T13:17:00Z">
            <w:rPr>
              <w:ins w:id="654" w:author="Guna Dermawan" w:date="2021-11-18T10:14:00Z"/>
            </w:rPr>
          </w:rPrChange>
        </w:rPr>
        <w:pPrChange w:id="655" w:author="Guna Dermawan" w:date="2021-11-19T13:17:00Z">
          <w:pPr>
            <w:spacing w:line="360" w:lineRule="auto"/>
            <w:jc w:val="both"/>
          </w:pPr>
        </w:pPrChange>
      </w:pPr>
      <w:proofErr w:type="gramStart"/>
      <w:ins w:id="656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57" w:author="Guna Dermawan" w:date="2021-11-19T13:17:00Z">
              <w:rPr/>
            </w:rPrChange>
          </w:rPr>
          <w:lastRenderedPageBreak/>
          <w:t>Opportunity :</w:t>
        </w:r>
        <w:proofErr w:type="gramEnd"/>
      </w:ins>
    </w:p>
    <w:p w14:paraId="12189D05" w14:textId="77777777" w:rsidR="0001566B" w:rsidRDefault="0001566B" w:rsidP="001A4FE4">
      <w:pPr>
        <w:pStyle w:val="ListParagraph"/>
        <w:numPr>
          <w:ilvl w:val="0"/>
          <w:numId w:val="18"/>
        </w:numPr>
        <w:spacing w:line="360" w:lineRule="auto"/>
        <w:rPr>
          <w:ins w:id="658" w:author="Guna Dermawan" w:date="2021-11-18T10:14:00Z"/>
          <w:rFonts w:ascii="Times New Roman" w:hAnsi="Times New Roman" w:cs="Times New Roman"/>
          <w:sz w:val="24"/>
          <w:szCs w:val="24"/>
        </w:rPr>
        <w:pPrChange w:id="659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ins w:id="660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Bis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ekerj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m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any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usaha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erap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4C8AD4" w14:textId="69D457A3" w:rsidR="0001566B" w:rsidRDefault="0001566B" w:rsidP="001A4FE4">
      <w:pPr>
        <w:pStyle w:val="ListParagraph"/>
        <w:numPr>
          <w:ilvl w:val="0"/>
          <w:numId w:val="18"/>
        </w:numPr>
        <w:spacing w:line="360" w:lineRule="auto"/>
        <w:rPr>
          <w:ins w:id="661" w:author="Guna Dermawan" w:date="2021-11-18T10:14:00Z"/>
          <w:rFonts w:ascii="Times New Roman" w:hAnsi="Times New Roman" w:cs="Times New Roman"/>
          <w:sz w:val="24"/>
          <w:szCs w:val="24"/>
        </w:rPr>
        <w:pPrChange w:id="662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63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milik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fitur-fitur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gun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</w:ins>
      <w:proofErr w:type="spellEnd"/>
      <w:ins w:id="664" w:author="Guna Dermawan" w:date="2021-11-18T17:28:00Z">
        <w:r w:rsidR="000C438F">
          <w:rPr>
            <w:rFonts w:ascii="Times New Roman" w:hAnsi="Times New Roman" w:cs="Times New Roman"/>
            <w:sz w:val="24"/>
            <w:szCs w:val="24"/>
            <w:lang w:val="id-ID"/>
          </w:rPr>
          <w:t xml:space="preserve"> khususnya untuk presensi</w:t>
        </w:r>
      </w:ins>
      <w:ins w:id="665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476C1D3" w14:textId="77777777" w:rsidR="0001566B" w:rsidRPr="00030F07" w:rsidRDefault="0001566B" w:rsidP="00030F07">
      <w:pPr>
        <w:pStyle w:val="ListParagraph"/>
        <w:numPr>
          <w:ilvl w:val="0"/>
          <w:numId w:val="20"/>
        </w:numPr>
        <w:spacing w:line="360" w:lineRule="auto"/>
        <w:jc w:val="both"/>
        <w:rPr>
          <w:ins w:id="666" w:author="Guna Dermawan" w:date="2021-11-18T10:14:00Z"/>
          <w:rFonts w:ascii="Times New Roman" w:hAnsi="Times New Roman" w:cs="Times New Roman"/>
          <w:sz w:val="24"/>
          <w:szCs w:val="24"/>
          <w:rPrChange w:id="667" w:author="Guna Dermawan" w:date="2021-11-19T13:17:00Z">
            <w:rPr>
              <w:ins w:id="668" w:author="Guna Dermawan" w:date="2021-11-18T10:14:00Z"/>
            </w:rPr>
          </w:rPrChange>
        </w:rPr>
        <w:pPrChange w:id="669" w:author="Guna Dermawan" w:date="2021-11-19T13:17:00Z">
          <w:pPr>
            <w:spacing w:line="360" w:lineRule="auto"/>
            <w:jc w:val="both"/>
          </w:pPr>
        </w:pPrChange>
      </w:pPr>
      <w:proofErr w:type="gramStart"/>
      <w:ins w:id="670" w:author="Guna Dermawan" w:date="2021-11-18T10:14:00Z">
        <w:r w:rsidRPr="00030F07">
          <w:rPr>
            <w:rFonts w:ascii="Times New Roman" w:hAnsi="Times New Roman" w:cs="Times New Roman"/>
            <w:sz w:val="24"/>
            <w:szCs w:val="24"/>
            <w:rPrChange w:id="671" w:author="Guna Dermawan" w:date="2021-11-19T13:17:00Z">
              <w:rPr/>
            </w:rPrChange>
          </w:rPr>
          <w:t>Threat :</w:t>
        </w:r>
        <w:proofErr w:type="gramEnd"/>
      </w:ins>
    </w:p>
    <w:p w14:paraId="0AF6C18E" w14:textId="77777777" w:rsidR="0001566B" w:rsidRDefault="0001566B" w:rsidP="001A4FE4">
      <w:pPr>
        <w:pStyle w:val="ListParagraph"/>
        <w:numPr>
          <w:ilvl w:val="0"/>
          <w:numId w:val="19"/>
        </w:numPr>
        <w:spacing w:line="360" w:lineRule="auto"/>
        <w:jc w:val="both"/>
        <w:rPr>
          <w:ins w:id="672" w:author="Guna Dermawan" w:date="2021-11-18T10:14:00Z"/>
          <w:rFonts w:ascii="Times New Roman" w:hAnsi="Times New Roman" w:cs="Times New Roman"/>
          <w:sz w:val="24"/>
          <w:szCs w:val="24"/>
        </w:rPr>
        <w:pPrChange w:id="673" w:author="Guna Dermawan" w:date="2021-11-19T13:15:00Z">
          <w:pPr>
            <w:pStyle w:val="ListParagraph"/>
            <w:numPr>
              <w:numId w:val="12"/>
            </w:numPr>
            <w:spacing w:line="360" w:lineRule="auto"/>
            <w:ind w:hanging="360"/>
            <w:jc w:val="both"/>
          </w:pPr>
        </w:pPrChange>
      </w:pPr>
      <w:proofErr w:type="spellStart"/>
      <w:ins w:id="674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uncul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jenis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hamb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kemb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AE20E5F" w14:textId="77777777" w:rsidR="0001566B" w:rsidRPr="0001566B" w:rsidRDefault="0001566B">
      <w:pPr>
        <w:pStyle w:val="ListParagraph"/>
        <w:tabs>
          <w:tab w:val="left" w:pos="6694"/>
        </w:tabs>
        <w:ind w:left="0"/>
        <w:jc w:val="both"/>
        <w:rPr>
          <w:ins w:id="675" w:author="Guna Dermawan" w:date="2021-11-18T09:58:00Z"/>
          <w:rFonts w:ascii="Times New Roman" w:hAnsi="Times New Roman" w:cs="Times New Roman"/>
          <w:b/>
          <w:bCs/>
          <w:sz w:val="24"/>
          <w:szCs w:val="24"/>
          <w:lang w:val="id-ID"/>
        </w:rPr>
        <w:pPrChange w:id="676" w:author="Guna Dermawan" w:date="2021-11-18T10:14:00Z">
          <w:pPr>
            <w:tabs>
              <w:tab w:val="left" w:pos="6694"/>
            </w:tabs>
            <w:jc w:val="both"/>
          </w:pPr>
        </w:pPrChange>
      </w:pPr>
    </w:p>
    <w:p w14:paraId="562993DF" w14:textId="2875B3E0" w:rsidR="005931B3" w:rsidRPr="00E61388" w:rsidRDefault="005931B3">
      <w:pPr>
        <w:tabs>
          <w:tab w:val="left" w:pos="6694"/>
        </w:tabs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  <w:rPrChange w:id="677" w:author="Guna Dermawan" w:date="2021-11-18T09:58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pPrChange w:id="678" w:author="Guna Dermawan" w:date="2021-11-18T09:54:00Z">
          <w:pPr>
            <w:pStyle w:val="ListParagraph"/>
            <w:numPr>
              <w:numId w:val="1"/>
            </w:numPr>
            <w:ind w:hanging="360"/>
          </w:pPr>
        </w:pPrChange>
      </w:pPr>
    </w:p>
    <w:sectPr w:rsidR="005931B3" w:rsidRPr="00E613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E24878"/>
    <w:multiLevelType w:val="hybridMultilevel"/>
    <w:tmpl w:val="B4C80F16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A375953"/>
    <w:multiLevelType w:val="hybridMultilevel"/>
    <w:tmpl w:val="0F50EC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6322B3"/>
    <w:multiLevelType w:val="hybridMultilevel"/>
    <w:tmpl w:val="E154F6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147982"/>
    <w:multiLevelType w:val="hybridMultilevel"/>
    <w:tmpl w:val="89EEF2F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213A7094"/>
    <w:multiLevelType w:val="hybridMultilevel"/>
    <w:tmpl w:val="7D1893A2"/>
    <w:lvl w:ilvl="0" w:tplc="38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24547689"/>
    <w:multiLevelType w:val="hybridMultilevel"/>
    <w:tmpl w:val="7EC24F7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0C22A5"/>
    <w:multiLevelType w:val="hybridMultilevel"/>
    <w:tmpl w:val="73E2455A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AAB2B05"/>
    <w:multiLevelType w:val="hybridMultilevel"/>
    <w:tmpl w:val="473646F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0124CA7"/>
    <w:multiLevelType w:val="hybridMultilevel"/>
    <w:tmpl w:val="7B668886"/>
    <w:lvl w:ilvl="0" w:tplc="3809000F">
      <w:start w:val="1"/>
      <w:numFmt w:val="decimal"/>
      <w:lvlText w:val="%1."/>
      <w:lvlJc w:val="left"/>
      <w:pPr>
        <w:ind w:left="1079" w:hanging="360"/>
      </w:p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9" w15:restartNumberingAfterBreak="0">
    <w:nsid w:val="31AA72B2"/>
    <w:multiLevelType w:val="hybridMultilevel"/>
    <w:tmpl w:val="DD8CEE0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0D164C"/>
    <w:multiLevelType w:val="hybridMultilevel"/>
    <w:tmpl w:val="0CE655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0193FEB"/>
    <w:multiLevelType w:val="hybridMultilevel"/>
    <w:tmpl w:val="AD3075AE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90A3CA8"/>
    <w:multiLevelType w:val="hybridMultilevel"/>
    <w:tmpl w:val="81A61B1C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E58398D"/>
    <w:multiLevelType w:val="hybridMultilevel"/>
    <w:tmpl w:val="29A6491A"/>
    <w:lvl w:ilvl="0" w:tplc="3809000F">
      <w:start w:val="1"/>
      <w:numFmt w:val="decimal"/>
      <w:lvlText w:val="%1."/>
      <w:lvlJc w:val="left"/>
      <w:pPr>
        <w:ind w:left="1080" w:hanging="360"/>
      </w:p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7022027"/>
    <w:multiLevelType w:val="hybridMultilevel"/>
    <w:tmpl w:val="5D1EA61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ED86217"/>
    <w:multiLevelType w:val="hybridMultilevel"/>
    <w:tmpl w:val="946A3512"/>
    <w:lvl w:ilvl="0" w:tplc="F5487D1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1CA3C2C"/>
    <w:multiLevelType w:val="hybridMultilevel"/>
    <w:tmpl w:val="23CEFE5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6B3AD9"/>
    <w:multiLevelType w:val="hybridMultilevel"/>
    <w:tmpl w:val="A668911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D31F48"/>
    <w:multiLevelType w:val="hybridMultilevel"/>
    <w:tmpl w:val="9A286B6E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C7A41C0"/>
    <w:multiLevelType w:val="hybridMultilevel"/>
    <w:tmpl w:val="58960B4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D5651A9"/>
    <w:multiLevelType w:val="hybridMultilevel"/>
    <w:tmpl w:val="957638E2"/>
    <w:lvl w:ilvl="0" w:tplc="C8BC46A8">
      <w:start w:val="1"/>
      <w:numFmt w:val="upperRoman"/>
      <w:lvlText w:val="%1."/>
      <w:lvlJc w:val="center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6352702"/>
    <w:multiLevelType w:val="hybridMultilevel"/>
    <w:tmpl w:val="85A69F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D434952"/>
    <w:multiLevelType w:val="hybridMultilevel"/>
    <w:tmpl w:val="21926A2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7"/>
  </w:num>
  <w:num w:numId="3">
    <w:abstractNumId w:val="10"/>
  </w:num>
  <w:num w:numId="4">
    <w:abstractNumId w:val="22"/>
  </w:num>
  <w:num w:numId="5">
    <w:abstractNumId w:val="5"/>
  </w:num>
  <w:num w:numId="6">
    <w:abstractNumId w:val="19"/>
  </w:num>
  <w:num w:numId="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4"/>
  </w:num>
  <w:num w:numId="9">
    <w:abstractNumId w:val="1"/>
  </w:num>
  <w:num w:numId="10">
    <w:abstractNumId w:val="8"/>
  </w:num>
  <w:num w:numId="11">
    <w:abstractNumId w:val="21"/>
  </w:num>
  <w:num w:numId="12">
    <w:abstractNumId w:val="15"/>
  </w:num>
  <w:num w:numId="13">
    <w:abstractNumId w:val="3"/>
  </w:num>
  <w:num w:numId="14">
    <w:abstractNumId w:val="0"/>
  </w:num>
  <w:num w:numId="15">
    <w:abstractNumId w:val="4"/>
  </w:num>
  <w:num w:numId="16">
    <w:abstractNumId w:val="2"/>
  </w:num>
  <w:num w:numId="17">
    <w:abstractNumId w:val="13"/>
  </w:num>
  <w:num w:numId="18">
    <w:abstractNumId w:val="16"/>
  </w:num>
  <w:num w:numId="19">
    <w:abstractNumId w:val="9"/>
  </w:num>
  <w:num w:numId="20">
    <w:abstractNumId w:val="20"/>
  </w:num>
  <w:num w:numId="21">
    <w:abstractNumId w:val="18"/>
  </w:num>
  <w:num w:numId="22">
    <w:abstractNumId w:val="12"/>
  </w:num>
  <w:num w:numId="23">
    <w:abstractNumId w:val="11"/>
  </w:num>
  <w:num w:numId="24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una Dermawan">
    <w15:presenceInfo w15:providerId="Windows Live" w15:userId="77af1956743b521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4227"/>
    <w:rsid w:val="000005E9"/>
    <w:rsid w:val="00007C24"/>
    <w:rsid w:val="00010FD0"/>
    <w:rsid w:val="000110A4"/>
    <w:rsid w:val="00013914"/>
    <w:rsid w:val="00013B7A"/>
    <w:rsid w:val="0001566B"/>
    <w:rsid w:val="00015A05"/>
    <w:rsid w:val="00015E09"/>
    <w:rsid w:val="00016AD3"/>
    <w:rsid w:val="00016B25"/>
    <w:rsid w:val="00020C94"/>
    <w:rsid w:val="00030F07"/>
    <w:rsid w:val="00033C58"/>
    <w:rsid w:val="000402A0"/>
    <w:rsid w:val="000518AB"/>
    <w:rsid w:val="000529AF"/>
    <w:rsid w:val="00053A09"/>
    <w:rsid w:val="00056D77"/>
    <w:rsid w:val="00060909"/>
    <w:rsid w:val="00060DA5"/>
    <w:rsid w:val="000624FD"/>
    <w:rsid w:val="00074331"/>
    <w:rsid w:val="00077CCB"/>
    <w:rsid w:val="0009521F"/>
    <w:rsid w:val="00097D2B"/>
    <w:rsid w:val="000C438F"/>
    <w:rsid w:val="000C4D75"/>
    <w:rsid w:val="000C4D77"/>
    <w:rsid w:val="000C4D86"/>
    <w:rsid w:val="000E179A"/>
    <w:rsid w:val="00103895"/>
    <w:rsid w:val="00110777"/>
    <w:rsid w:val="001133B9"/>
    <w:rsid w:val="00114DD0"/>
    <w:rsid w:val="00121C2B"/>
    <w:rsid w:val="001330B5"/>
    <w:rsid w:val="00135AB7"/>
    <w:rsid w:val="001418F3"/>
    <w:rsid w:val="0015025B"/>
    <w:rsid w:val="001559E2"/>
    <w:rsid w:val="00156A2B"/>
    <w:rsid w:val="00157E3D"/>
    <w:rsid w:val="001604F2"/>
    <w:rsid w:val="001611D5"/>
    <w:rsid w:val="00173359"/>
    <w:rsid w:val="00174A36"/>
    <w:rsid w:val="001779E8"/>
    <w:rsid w:val="00185288"/>
    <w:rsid w:val="001955D7"/>
    <w:rsid w:val="001973F0"/>
    <w:rsid w:val="001A494D"/>
    <w:rsid w:val="001A4FE4"/>
    <w:rsid w:val="001C3410"/>
    <w:rsid w:val="001C6798"/>
    <w:rsid w:val="001D1ED6"/>
    <w:rsid w:val="001D6E75"/>
    <w:rsid w:val="001D7DC0"/>
    <w:rsid w:val="001E37D0"/>
    <w:rsid w:val="001E39A9"/>
    <w:rsid w:val="001F0695"/>
    <w:rsid w:val="001F3822"/>
    <w:rsid w:val="001F4EC3"/>
    <w:rsid w:val="001F73BD"/>
    <w:rsid w:val="00200B6F"/>
    <w:rsid w:val="00202123"/>
    <w:rsid w:val="00203405"/>
    <w:rsid w:val="00203F0F"/>
    <w:rsid w:val="00203F24"/>
    <w:rsid w:val="002059B5"/>
    <w:rsid w:val="00223E6C"/>
    <w:rsid w:val="00226069"/>
    <w:rsid w:val="00235573"/>
    <w:rsid w:val="002401D9"/>
    <w:rsid w:val="00242524"/>
    <w:rsid w:val="00257BB6"/>
    <w:rsid w:val="002631E6"/>
    <w:rsid w:val="00267502"/>
    <w:rsid w:val="0027136D"/>
    <w:rsid w:val="002723E9"/>
    <w:rsid w:val="00272F14"/>
    <w:rsid w:val="00273FB1"/>
    <w:rsid w:val="00292A94"/>
    <w:rsid w:val="0029669C"/>
    <w:rsid w:val="002A3AA7"/>
    <w:rsid w:val="002B32C8"/>
    <w:rsid w:val="002D759F"/>
    <w:rsid w:val="002E3004"/>
    <w:rsid w:val="002E591F"/>
    <w:rsid w:val="002F3EEF"/>
    <w:rsid w:val="002F5A2E"/>
    <w:rsid w:val="002F5B77"/>
    <w:rsid w:val="00305953"/>
    <w:rsid w:val="00310F07"/>
    <w:rsid w:val="00312FC5"/>
    <w:rsid w:val="00316233"/>
    <w:rsid w:val="00324D8B"/>
    <w:rsid w:val="00325191"/>
    <w:rsid w:val="00330E71"/>
    <w:rsid w:val="0033494A"/>
    <w:rsid w:val="00337517"/>
    <w:rsid w:val="00340C6D"/>
    <w:rsid w:val="0034605F"/>
    <w:rsid w:val="00351801"/>
    <w:rsid w:val="003534C5"/>
    <w:rsid w:val="00353E5B"/>
    <w:rsid w:val="0035670A"/>
    <w:rsid w:val="00361D70"/>
    <w:rsid w:val="00361F39"/>
    <w:rsid w:val="00372D8B"/>
    <w:rsid w:val="00397AB4"/>
    <w:rsid w:val="003B6D9C"/>
    <w:rsid w:val="003C3612"/>
    <w:rsid w:val="003C5CB5"/>
    <w:rsid w:val="003D3D2A"/>
    <w:rsid w:val="003D41A9"/>
    <w:rsid w:val="003E1FCD"/>
    <w:rsid w:val="003E2170"/>
    <w:rsid w:val="003E75A6"/>
    <w:rsid w:val="003F1DB4"/>
    <w:rsid w:val="003F7D36"/>
    <w:rsid w:val="00403470"/>
    <w:rsid w:val="004068B7"/>
    <w:rsid w:val="004068DC"/>
    <w:rsid w:val="00412A34"/>
    <w:rsid w:val="00413C8A"/>
    <w:rsid w:val="00421F9F"/>
    <w:rsid w:val="00437969"/>
    <w:rsid w:val="004419F8"/>
    <w:rsid w:val="00443208"/>
    <w:rsid w:val="00452A74"/>
    <w:rsid w:val="00460B56"/>
    <w:rsid w:val="00465B02"/>
    <w:rsid w:val="00467C3A"/>
    <w:rsid w:val="00472EE3"/>
    <w:rsid w:val="00480E76"/>
    <w:rsid w:val="004852C6"/>
    <w:rsid w:val="004865C7"/>
    <w:rsid w:val="0048776F"/>
    <w:rsid w:val="00487EEC"/>
    <w:rsid w:val="00490FBB"/>
    <w:rsid w:val="00491478"/>
    <w:rsid w:val="004A4778"/>
    <w:rsid w:val="004B19D8"/>
    <w:rsid w:val="004B1B8E"/>
    <w:rsid w:val="004B303F"/>
    <w:rsid w:val="004B4264"/>
    <w:rsid w:val="004B43FD"/>
    <w:rsid w:val="004B5670"/>
    <w:rsid w:val="004B7B67"/>
    <w:rsid w:val="004C1CCD"/>
    <w:rsid w:val="004C6F49"/>
    <w:rsid w:val="004D2B95"/>
    <w:rsid w:val="004D5692"/>
    <w:rsid w:val="004D6611"/>
    <w:rsid w:val="004D7C0B"/>
    <w:rsid w:val="004E4690"/>
    <w:rsid w:val="004F3D2E"/>
    <w:rsid w:val="004F5312"/>
    <w:rsid w:val="00501052"/>
    <w:rsid w:val="0051506E"/>
    <w:rsid w:val="00520E23"/>
    <w:rsid w:val="0052236B"/>
    <w:rsid w:val="00524423"/>
    <w:rsid w:val="00525866"/>
    <w:rsid w:val="00531204"/>
    <w:rsid w:val="0053138C"/>
    <w:rsid w:val="0054004C"/>
    <w:rsid w:val="00541762"/>
    <w:rsid w:val="00541E3A"/>
    <w:rsid w:val="00545A3B"/>
    <w:rsid w:val="0054719D"/>
    <w:rsid w:val="0054798D"/>
    <w:rsid w:val="005567EF"/>
    <w:rsid w:val="00562BC3"/>
    <w:rsid w:val="00564656"/>
    <w:rsid w:val="00565F11"/>
    <w:rsid w:val="00573A51"/>
    <w:rsid w:val="00582D8D"/>
    <w:rsid w:val="005931B3"/>
    <w:rsid w:val="0059398E"/>
    <w:rsid w:val="00595482"/>
    <w:rsid w:val="00595D87"/>
    <w:rsid w:val="005A202A"/>
    <w:rsid w:val="005A2D70"/>
    <w:rsid w:val="005A64FA"/>
    <w:rsid w:val="005C084F"/>
    <w:rsid w:val="005C3241"/>
    <w:rsid w:val="00607254"/>
    <w:rsid w:val="00626DD4"/>
    <w:rsid w:val="006271BE"/>
    <w:rsid w:val="006279FC"/>
    <w:rsid w:val="00633274"/>
    <w:rsid w:val="00634BF9"/>
    <w:rsid w:val="00636014"/>
    <w:rsid w:val="006377BB"/>
    <w:rsid w:val="00640210"/>
    <w:rsid w:val="006465AC"/>
    <w:rsid w:val="006578C3"/>
    <w:rsid w:val="00665433"/>
    <w:rsid w:val="00675F08"/>
    <w:rsid w:val="006807B1"/>
    <w:rsid w:val="00680CFF"/>
    <w:rsid w:val="00681159"/>
    <w:rsid w:val="00683882"/>
    <w:rsid w:val="0068530F"/>
    <w:rsid w:val="00691680"/>
    <w:rsid w:val="006975B8"/>
    <w:rsid w:val="006A2735"/>
    <w:rsid w:val="006A6767"/>
    <w:rsid w:val="006B65A6"/>
    <w:rsid w:val="006C59D5"/>
    <w:rsid w:val="006C6424"/>
    <w:rsid w:val="006C7B5A"/>
    <w:rsid w:val="006D3688"/>
    <w:rsid w:val="006D5200"/>
    <w:rsid w:val="006D533D"/>
    <w:rsid w:val="006D70D0"/>
    <w:rsid w:val="006E0190"/>
    <w:rsid w:val="006E1DD2"/>
    <w:rsid w:val="006F5727"/>
    <w:rsid w:val="007108D1"/>
    <w:rsid w:val="00717BB3"/>
    <w:rsid w:val="00721A4F"/>
    <w:rsid w:val="007260BB"/>
    <w:rsid w:val="007276E0"/>
    <w:rsid w:val="007536F2"/>
    <w:rsid w:val="007726C3"/>
    <w:rsid w:val="00787250"/>
    <w:rsid w:val="007873BD"/>
    <w:rsid w:val="00794671"/>
    <w:rsid w:val="007A1EF7"/>
    <w:rsid w:val="007A57D3"/>
    <w:rsid w:val="007C32E5"/>
    <w:rsid w:val="007C39DB"/>
    <w:rsid w:val="007C43DE"/>
    <w:rsid w:val="007D2896"/>
    <w:rsid w:val="007D6314"/>
    <w:rsid w:val="007D6A41"/>
    <w:rsid w:val="007E330C"/>
    <w:rsid w:val="007E5C9C"/>
    <w:rsid w:val="007E7D3C"/>
    <w:rsid w:val="007F63B0"/>
    <w:rsid w:val="007F6D06"/>
    <w:rsid w:val="007F75A0"/>
    <w:rsid w:val="00805EF4"/>
    <w:rsid w:val="00807C1F"/>
    <w:rsid w:val="0081062E"/>
    <w:rsid w:val="00816070"/>
    <w:rsid w:val="00816C35"/>
    <w:rsid w:val="00816FD2"/>
    <w:rsid w:val="0082680E"/>
    <w:rsid w:val="00831734"/>
    <w:rsid w:val="0083373A"/>
    <w:rsid w:val="0084190C"/>
    <w:rsid w:val="008457FF"/>
    <w:rsid w:val="00847992"/>
    <w:rsid w:val="00850055"/>
    <w:rsid w:val="00850C57"/>
    <w:rsid w:val="008528DE"/>
    <w:rsid w:val="00862AFC"/>
    <w:rsid w:val="0087662A"/>
    <w:rsid w:val="0088474B"/>
    <w:rsid w:val="00884C9F"/>
    <w:rsid w:val="00884E76"/>
    <w:rsid w:val="008A3265"/>
    <w:rsid w:val="008B0BD1"/>
    <w:rsid w:val="008C1969"/>
    <w:rsid w:val="008C481D"/>
    <w:rsid w:val="008D18B1"/>
    <w:rsid w:val="008D2E9A"/>
    <w:rsid w:val="009027CA"/>
    <w:rsid w:val="00903C78"/>
    <w:rsid w:val="00911FAB"/>
    <w:rsid w:val="00916B11"/>
    <w:rsid w:val="00921357"/>
    <w:rsid w:val="00922D2B"/>
    <w:rsid w:val="00924A53"/>
    <w:rsid w:val="00925E00"/>
    <w:rsid w:val="00925E5A"/>
    <w:rsid w:val="00925EC9"/>
    <w:rsid w:val="00930C1A"/>
    <w:rsid w:val="00932F0F"/>
    <w:rsid w:val="009338DC"/>
    <w:rsid w:val="0093719A"/>
    <w:rsid w:val="0093785C"/>
    <w:rsid w:val="00945998"/>
    <w:rsid w:val="00947150"/>
    <w:rsid w:val="00950AA5"/>
    <w:rsid w:val="00957C48"/>
    <w:rsid w:val="00961D5B"/>
    <w:rsid w:val="00963BD1"/>
    <w:rsid w:val="009651F3"/>
    <w:rsid w:val="0097562E"/>
    <w:rsid w:val="009822D9"/>
    <w:rsid w:val="00997538"/>
    <w:rsid w:val="00997C79"/>
    <w:rsid w:val="009A2B7F"/>
    <w:rsid w:val="009A32E6"/>
    <w:rsid w:val="009A4AE0"/>
    <w:rsid w:val="009B0EF1"/>
    <w:rsid w:val="009B674C"/>
    <w:rsid w:val="009B79DD"/>
    <w:rsid w:val="009C1FA6"/>
    <w:rsid w:val="009C5A06"/>
    <w:rsid w:val="009D240E"/>
    <w:rsid w:val="009D371B"/>
    <w:rsid w:val="009D5FC6"/>
    <w:rsid w:val="009E2E09"/>
    <w:rsid w:val="009E350A"/>
    <w:rsid w:val="009E37D1"/>
    <w:rsid w:val="009F2D7E"/>
    <w:rsid w:val="009F7EE2"/>
    <w:rsid w:val="00A044C4"/>
    <w:rsid w:val="00A07584"/>
    <w:rsid w:val="00A101D7"/>
    <w:rsid w:val="00A12669"/>
    <w:rsid w:val="00A1353A"/>
    <w:rsid w:val="00A23D63"/>
    <w:rsid w:val="00A3262C"/>
    <w:rsid w:val="00A326E2"/>
    <w:rsid w:val="00A43D4D"/>
    <w:rsid w:val="00A4518E"/>
    <w:rsid w:val="00A535E8"/>
    <w:rsid w:val="00A62EAE"/>
    <w:rsid w:val="00A64876"/>
    <w:rsid w:val="00A6761C"/>
    <w:rsid w:val="00A7391D"/>
    <w:rsid w:val="00A7530A"/>
    <w:rsid w:val="00A832A2"/>
    <w:rsid w:val="00A85794"/>
    <w:rsid w:val="00A85DFF"/>
    <w:rsid w:val="00A862E9"/>
    <w:rsid w:val="00A86ABB"/>
    <w:rsid w:val="00A86E19"/>
    <w:rsid w:val="00A92AD1"/>
    <w:rsid w:val="00AA4B80"/>
    <w:rsid w:val="00AA7443"/>
    <w:rsid w:val="00AB4E86"/>
    <w:rsid w:val="00AB6BC0"/>
    <w:rsid w:val="00AC7B96"/>
    <w:rsid w:val="00AD0530"/>
    <w:rsid w:val="00AD4260"/>
    <w:rsid w:val="00AD5EAA"/>
    <w:rsid w:val="00AE0BD0"/>
    <w:rsid w:val="00AE2162"/>
    <w:rsid w:val="00AE359E"/>
    <w:rsid w:val="00AF2882"/>
    <w:rsid w:val="00AF79E1"/>
    <w:rsid w:val="00B06B9A"/>
    <w:rsid w:val="00B20494"/>
    <w:rsid w:val="00B25E89"/>
    <w:rsid w:val="00B272A1"/>
    <w:rsid w:val="00B37D75"/>
    <w:rsid w:val="00B56EC5"/>
    <w:rsid w:val="00B67698"/>
    <w:rsid w:val="00B8202B"/>
    <w:rsid w:val="00B838A6"/>
    <w:rsid w:val="00B87D2A"/>
    <w:rsid w:val="00B96589"/>
    <w:rsid w:val="00BA11D7"/>
    <w:rsid w:val="00BA345B"/>
    <w:rsid w:val="00BA3875"/>
    <w:rsid w:val="00BA6828"/>
    <w:rsid w:val="00BB2234"/>
    <w:rsid w:val="00BB4754"/>
    <w:rsid w:val="00BB5328"/>
    <w:rsid w:val="00BC3A66"/>
    <w:rsid w:val="00BC40AD"/>
    <w:rsid w:val="00BC4227"/>
    <w:rsid w:val="00BC6E36"/>
    <w:rsid w:val="00BD20D1"/>
    <w:rsid w:val="00BD2C2E"/>
    <w:rsid w:val="00BD2C9F"/>
    <w:rsid w:val="00BD70E7"/>
    <w:rsid w:val="00BF1727"/>
    <w:rsid w:val="00BF50CB"/>
    <w:rsid w:val="00BF75B8"/>
    <w:rsid w:val="00C07A73"/>
    <w:rsid w:val="00C16261"/>
    <w:rsid w:val="00C26B3E"/>
    <w:rsid w:val="00C34D54"/>
    <w:rsid w:val="00C42B25"/>
    <w:rsid w:val="00C467EC"/>
    <w:rsid w:val="00C50BBE"/>
    <w:rsid w:val="00C55FBA"/>
    <w:rsid w:val="00C57DB2"/>
    <w:rsid w:val="00C65BF1"/>
    <w:rsid w:val="00C662A6"/>
    <w:rsid w:val="00C74D2B"/>
    <w:rsid w:val="00C810A3"/>
    <w:rsid w:val="00C82A66"/>
    <w:rsid w:val="00C82D96"/>
    <w:rsid w:val="00C95001"/>
    <w:rsid w:val="00CA0E99"/>
    <w:rsid w:val="00CA1F99"/>
    <w:rsid w:val="00CA762D"/>
    <w:rsid w:val="00CB2711"/>
    <w:rsid w:val="00CC2267"/>
    <w:rsid w:val="00CC29B4"/>
    <w:rsid w:val="00CC51D8"/>
    <w:rsid w:val="00CC6B91"/>
    <w:rsid w:val="00CD42F2"/>
    <w:rsid w:val="00CE73BB"/>
    <w:rsid w:val="00CF0236"/>
    <w:rsid w:val="00CF4039"/>
    <w:rsid w:val="00CF7AEC"/>
    <w:rsid w:val="00D0524B"/>
    <w:rsid w:val="00D16E41"/>
    <w:rsid w:val="00D2641E"/>
    <w:rsid w:val="00D30715"/>
    <w:rsid w:val="00D31B70"/>
    <w:rsid w:val="00D31FCC"/>
    <w:rsid w:val="00D3656E"/>
    <w:rsid w:val="00D4578D"/>
    <w:rsid w:val="00D45E52"/>
    <w:rsid w:val="00D71A97"/>
    <w:rsid w:val="00D735C6"/>
    <w:rsid w:val="00D84237"/>
    <w:rsid w:val="00D92FE2"/>
    <w:rsid w:val="00DA2B5C"/>
    <w:rsid w:val="00DA7F43"/>
    <w:rsid w:val="00DB3723"/>
    <w:rsid w:val="00DB4570"/>
    <w:rsid w:val="00DC2A98"/>
    <w:rsid w:val="00DC3884"/>
    <w:rsid w:val="00DE2741"/>
    <w:rsid w:val="00DF0F01"/>
    <w:rsid w:val="00E07274"/>
    <w:rsid w:val="00E15377"/>
    <w:rsid w:val="00E23889"/>
    <w:rsid w:val="00E32CDB"/>
    <w:rsid w:val="00E33549"/>
    <w:rsid w:val="00E41EA4"/>
    <w:rsid w:val="00E43371"/>
    <w:rsid w:val="00E4690A"/>
    <w:rsid w:val="00E60F8B"/>
    <w:rsid w:val="00E612B4"/>
    <w:rsid w:val="00E61388"/>
    <w:rsid w:val="00E619B3"/>
    <w:rsid w:val="00E82057"/>
    <w:rsid w:val="00E918FE"/>
    <w:rsid w:val="00E9706D"/>
    <w:rsid w:val="00EA5554"/>
    <w:rsid w:val="00EA5B7E"/>
    <w:rsid w:val="00EA7371"/>
    <w:rsid w:val="00EC6201"/>
    <w:rsid w:val="00ED3D8F"/>
    <w:rsid w:val="00ED497F"/>
    <w:rsid w:val="00EE6561"/>
    <w:rsid w:val="00EF7067"/>
    <w:rsid w:val="00F012C2"/>
    <w:rsid w:val="00F103D1"/>
    <w:rsid w:val="00F10744"/>
    <w:rsid w:val="00F13905"/>
    <w:rsid w:val="00F14F87"/>
    <w:rsid w:val="00F25B3C"/>
    <w:rsid w:val="00F32004"/>
    <w:rsid w:val="00F32E29"/>
    <w:rsid w:val="00F43088"/>
    <w:rsid w:val="00F50511"/>
    <w:rsid w:val="00F50F60"/>
    <w:rsid w:val="00F53504"/>
    <w:rsid w:val="00F55784"/>
    <w:rsid w:val="00F62E59"/>
    <w:rsid w:val="00F67B12"/>
    <w:rsid w:val="00F727E7"/>
    <w:rsid w:val="00F746A9"/>
    <w:rsid w:val="00F75619"/>
    <w:rsid w:val="00F83A04"/>
    <w:rsid w:val="00F83D47"/>
    <w:rsid w:val="00F8467D"/>
    <w:rsid w:val="00F94C10"/>
    <w:rsid w:val="00F94EFA"/>
    <w:rsid w:val="00F94FD6"/>
    <w:rsid w:val="00F95E8C"/>
    <w:rsid w:val="00FA4C8B"/>
    <w:rsid w:val="00FA4D49"/>
    <w:rsid w:val="00FC09C7"/>
    <w:rsid w:val="00FC0BA2"/>
    <w:rsid w:val="00FC3282"/>
    <w:rsid w:val="00FD0A1E"/>
    <w:rsid w:val="00FD3809"/>
    <w:rsid w:val="00FD58C6"/>
    <w:rsid w:val="00FE0F7E"/>
    <w:rsid w:val="00FE3948"/>
    <w:rsid w:val="00FF29C7"/>
    <w:rsid w:val="00FF5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E1948"/>
  <w15:chartTrackingRefBased/>
  <w15:docId w15:val="{90BE8191-7403-4C7B-900B-AF4360E45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422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903C7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7C43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C6F49"/>
    <w:pPr>
      <w:spacing w:after="0" w:line="240" w:lineRule="auto"/>
    </w:pPr>
  </w:style>
  <w:style w:type="paragraph" w:styleId="Subtitle">
    <w:name w:val="Subtitle"/>
    <w:aliases w:val="isi"/>
    <w:next w:val="Normal"/>
    <w:link w:val="SubtitleChar"/>
    <w:uiPriority w:val="11"/>
    <w:qFormat/>
    <w:rsid w:val="00E60F8B"/>
    <w:pPr>
      <w:numPr>
        <w:ilvl w:val="1"/>
      </w:numPr>
    </w:pPr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customStyle="1" w:styleId="SubtitleChar">
    <w:name w:val="Subtitle Char"/>
    <w:aliases w:val="isi Char"/>
    <w:basedOn w:val="DefaultParagraphFont"/>
    <w:link w:val="Subtitle"/>
    <w:uiPriority w:val="11"/>
    <w:rsid w:val="00E60F8B"/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9A32E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A32E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A32E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A32E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A32E6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50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4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5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1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0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E15DED4-3B58-46C3-A8E2-5F304AF3F984}" type="doc">
      <dgm:prSet loTypeId="urn:microsoft.com/office/officeart/2005/8/layout/orgChart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ID"/>
        </a:p>
      </dgm:t>
    </dgm:pt>
    <dgm:pt modelId="{774E209E-DB73-40A3-BCFD-11245A228986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/>
        </a:p>
      </dgm:t>
    </dgm:pt>
    <dgm:pt modelId="{99216650-E245-43C0-B93B-B85F69682007}" type="parTrans" cxnId="{EFD23EF7-36A9-4D85-9AE4-58F46ADC3783}">
      <dgm:prSet/>
      <dgm:spPr/>
      <dgm:t>
        <a:bodyPr/>
        <a:lstStyle/>
        <a:p>
          <a:endParaRPr lang="en-ID"/>
        </a:p>
      </dgm:t>
    </dgm:pt>
    <dgm:pt modelId="{B88BDD06-00AD-4C4E-A881-ED786ABE3F9C}" type="sibTrans" cxnId="{EFD23EF7-36A9-4D85-9AE4-58F46ADC3783}">
      <dgm:prSet/>
      <dgm:spPr/>
      <dgm:t>
        <a:bodyPr/>
        <a:lstStyle/>
        <a:p>
          <a:endParaRPr lang="en-ID"/>
        </a:p>
      </dgm:t>
    </dgm:pt>
    <dgm:pt modelId="{5DE2536E-DACB-4862-A88F-BB3CDE78F6BE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gm:t>
    </dgm:pt>
    <dgm:pt modelId="{98ABA3A5-D075-4A65-B03D-60D4E10C11AD}" type="parTrans" cxnId="{F67B2750-4C63-42A7-91F3-521C389793C4}">
      <dgm:prSet/>
      <dgm:spPr/>
      <dgm:t>
        <a:bodyPr/>
        <a:lstStyle/>
        <a:p>
          <a:endParaRPr lang="en-ID"/>
        </a:p>
      </dgm:t>
    </dgm:pt>
    <dgm:pt modelId="{341341D2-1D31-450F-A5AB-09141F650F6B}" type="sibTrans" cxnId="{F67B2750-4C63-42A7-91F3-521C389793C4}">
      <dgm:prSet/>
      <dgm:spPr/>
      <dgm:t>
        <a:bodyPr/>
        <a:lstStyle/>
        <a:p>
          <a:endParaRPr lang="en-ID"/>
        </a:p>
      </dgm:t>
    </dgm:pt>
    <dgm:pt modelId="{C508EF86-DD32-4813-BDDC-BB1C958CAA1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3A8B44E-A2CE-4B75-8232-92FD11537B10}" type="parTrans" cxnId="{9381523C-D6CB-46FB-B56A-F073398D12C7}">
      <dgm:prSet/>
      <dgm:spPr/>
      <dgm:t>
        <a:bodyPr/>
        <a:lstStyle/>
        <a:p>
          <a:endParaRPr lang="en-ID"/>
        </a:p>
      </dgm:t>
    </dgm:pt>
    <dgm:pt modelId="{AF0E3FC8-B201-4EE1-B160-28F20F522FBB}" type="sibTrans" cxnId="{9381523C-D6CB-46FB-B56A-F073398D12C7}">
      <dgm:prSet/>
      <dgm:spPr/>
      <dgm:t>
        <a:bodyPr/>
        <a:lstStyle/>
        <a:p>
          <a:endParaRPr lang="en-ID"/>
        </a:p>
      </dgm:t>
    </dgm:pt>
    <dgm:pt modelId="{33A7FEF1-2F83-4719-ACCB-62A1C4B20DBE}">
      <dgm:prSet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59D7BBC-41D9-4A54-ADCE-3864F78AACF5}" type="parTrans" cxnId="{DA92D888-A7C9-4536-A311-612C56CAB9C2}">
      <dgm:prSet/>
      <dgm:spPr/>
      <dgm:t>
        <a:bodyPr/>
        <a:lstStyle/>
        <a:p>
          <a:endParaRPr lang="en-ID"/>
        </a:p>
      </dgm:t>
    </dgm:pt>
    <dgm:pt modelId="{21A9E33E-C87E-40B4-AFDD-EBA92052034F}" type="sibTrans" cxnId="{DA92D888-A7C9-4536-A311-612C56CAB9C2}">
      <dgm:prSet/>
      <dgm:spPr/>
      <dgm:t>
        <a:bodyPr/>
        <a:lstStyle/>
        <a:p>
          <a:endParaRPr lang="en-ID"/>
        </a:p>
      </dgm:t>
    </dgm:pt>
    <dgm:pt modelId="{1E962035-EA7F-42A6-ADF9-312E461EDB3D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2E44EFF1-53C7-4CC0-85E7-62DC4031F791}" type="parTrans" cxnId="{F1487119-96BB-424F-9F3E-30CC48376F2E}">
      <dgm:prSet/>
      <dgm:spPr/>
      <dgm:t>
        <a:bodyPr/>
        <a:lstStyle/>
        <a:p>
          <a:endParaRPr lang="en-ID"/>
        </a:p>
      </dgm:t>
    </dgm:pt>
    <dgm:pt modelId="{A1D22010-2DA0-4162-9B79-89E1995739E0}" type="sibTrans" cxnId="{F1487119-96BB-424F-9F3E-30CC48376F2E}">
      <dgm:prSet/>
      <dgm:spPr/>
      <dgm:t>
        <a:bodyPr/>
        <a:lstStyle/>
        <a:p>
          <a:endParaRPr lang="en-ID"/>
        </a:p>
      </dgm:t>
    </dgm:pt>
    <dgm:pt modelId="{63854AFC-35B8-49E3-AC74-C177B062F480}">
      <dgm:prSet/>
      <dgm:spPr/>
      <dgm:t>
        <a:bodyPr/>
        <a:lstStyle/>
        <a:p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62AABB4-6DF7-4569-AE49-041CFED1BB63}" type="parTrans" cxnId="{D9714534-9C3B-4073-98B2-4655F70726FC}">
      <dgm:prSet/>
      <dgm:spPr/>
      <dgm:t>
        <a:bodyPr/>
        <a:lstStyle/>
        <a:p>
          <a:endParaRPr lang="en-ID"/>
        </a:p>
      </dgm:t>
    </dgm:pt>
    <dgm:pt modelId="{63D2C29B-B64F-42A3-B2A8-10E458840C4D}" type="sibTrans" cxnId="{D9714534-9C3B-4073-98B2-4655F70726FC}">
      <dgm:prSet/>
      <dgm:spPr/>
      <dgm:t>
        <a:bodyPr/>
        <a:lstStyle/>
        <a:p>
          <a:endParaRPr lang="en-ID"/>
        </a:p>
      </dgm:t>
    </dgm:pt>
    <dgm:pt modelId="{DB5BA07B-5161-42E4-BCF1-ACE6491BD11A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gm:t>
    </dgm:pt>
    <dgm:pt modelId="{FB27E4AD-CD52-4790-988B-EC5D93770C00}" type="parTrans" cxnId="{CD0D7F1E-9D95-44B0-943E-BA2E7720C696}">
      <dgm:prSet/>
      <dgm:spPr/>
      <dgm:t>
        <a:bodyPr/>
        <a:lstStyle/>
        <a:p>
          <a:endParaRPr lang="en-ID"/>
        </a:p>
      </dgm:t>
    </dgm:pt>
    <dgm:pt modelId="{22C3C69E-C205-42BE-A77B-B9AFE9FD9C65}" type="sibTrans" cxnId="{CD0D7F1E-9D95-44B0-943E-BA2E7720C696}">
      <dgm:prSet/>
      <dgm:spPr/>
      <dgm:t>
        <a:bodyPr/>
        <a:lstStyle/>
        <a:p>
          <a:endParaRPr lang="en-ID"/>
        </a:p>
      </dgm:t>
    </dgm:pt>
    <dgm:pt modelId="{9DDB9F68-6B2E-4BAF-A58F-21DC5870F9B2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609DF9E-BF1A-4A4D-9337-21853CFED5DD}" type="parTrans" cxnId="{8CDC4FCE-5FF4-4832-850D-8AEEAD061CB8}">
      <dgm:prSet/>
      <dgm:spPr/>
      <dgm:t>
        <a:bodyPr/>
        <a:lstStyle/>
        <a:p>
          <a:endParaRPr lang="en-ID"/>
        </a:p>
      </dgm:t>
    </dgm:pt>
    <dgm:pt modelId="{8FA7C80E-F05B-4A3B-BB64-3CE7DA94F279}" type="sibTrans" cxnId="{8CDC4FCE-5FF4-4832-850D-8AEEAD061CB8}">
      <dgm:prSet/>
      <dgm:spPr/>
      <dgm:t>
        <a:bodyPr/>
        <a:lstStyle/>
        <a:p>
          <a:endParaRPr lang="en-ID"/>
        </a:p>
      </dgm:t>
    </dgm:pt>
    <dgm:pt modelId="{78B3789F-72BA-47EF-8011-18FBB70638E1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D261FB6-7364-4E87-B5F1-7A5E1BBCA42A}" type="parTrans" cxnId="{898A42A9-3382-4B2B-817E-291C4366B2FF}">
      <dgm:prSet/>
      <dgm:spPr/>
      <dgm:t>
        <a:bodyPr/>
        <a:lstStyle/>
        <a:p>
          <a:endParaRPr lang="en-ID"/>
        </a:p>
      </dgm:t>
    </dgm:pt>
    <dgm:pt modelId="{D1EEEF66-8DCA-4931-9220-024833EB5EF8}" type="sibTrans" cxnId="{898A42A9-3382-4B2B-817E-291C4366B2FF}">
      <dgm:prSet/>
      <dgm:spPr/>
      <dgm:t>
        <a:bodyPr/>
        <a:lstStyle/>
        <a:p>
          <a:endParaRPr lang="en-ID"/>
        </a:p>
      </dgm:t>
    </dgm:pt>
    <dgm:pt modelId="{5E087C9E-7651-47A4-81EE-100E8D471142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gm:t>
    </dgm:pt>
    <dgm:pt modelId="{68F545FE-AC51-4BEB-847D-3E9D8D83C0B2}" type="parTrans" cxnId="{9E5D9B95-D5CC-48C7-8BB9-39C6C3ABB404}">
      <dgm:prSet/>
      <dgm:spPr/>
      <dgm:t>
        <a:bodyPr/>
        <a:lstStyle/>
        <a:p>
          <a:endParaRPr lang="en-ID"/>
        </a:p>
      </dgm:t>
    </dgm:pt>
    <dgm:pt modelId="{15F87548-8F05-4BC1-BB89-37A762C421BC}" type="sibTrans" cxnId="{9E5D9B95-D5CC-48C7-8BB9-39C6C3ABB404}">
      <dgm:prSet/>
      <dgm:spPr/>
      <dgm:t>
        <a:bodyPr/>
        <a:lstStyle/>
        <a:p>
          <a:endParaRPr lang="en-ID"/>
        </a:p>
      </dgm:t>
    </dgm:pt>
    <dgm:pt modelId="{80E25929-E6B5-4E18-A1FA-65C68A128AFC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gm:t>
    </dgm:pt>
    <dgm:pt modelId="{3F2FBE1B-CCC4-483F-9359-A50BD2978FDC}" type="parTrans" cxnId="{C3924A22-DD6D-4388-B063-3AD38A05AD0D}">
      <dgm:prSet/>
      <dgm:spPr/>
      <dgm:t>
        <a:bodyPr/>
        <a:lstStyle/>
        <a:p>
          <a:endParaRPr lang="en-ID"/>
        </a:p>
      </dgm:t>
    </dgm:pt>
    <dgm:pt modelId="{17CD4CC7-BA1E-418C-BD00-51D912B2859F}" type="sibTrans" cxnId="{C3924A22-DD6D-4388-B063-3AD38A05AD0D}">
      <dgm:prSet/>
      <dgm:spPr/>
      <dgm:t>
        <a:bodyPr/>
        <a:lstStyle/>
        <a:p>
          <a:endParaRPr lang="en-ID"/>
        </a:p>
      </dgm:t>
    </dgm:pt>
    <dgm:pt modelId="{A0F040D3-9F48-47F1-AF4D-3D1DF47891D8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8C36C7B-7444-427F-94ED-D6D1664F5898}" type="parTrans" cxnId="{9B3D0206-CC0C-4E03-A419-A3A0B22258ED}">
      <dgm:prSet/>
      <dgm:spPr/>
      <dgm:t>
        <a:bodyPr/>
        <a:lstStyle/>
        <a:p>
          <a:endParaRPr lang="en-ID"/>
        </a:p>
      </dgm:t>
    </dgm:pt>
    <dgm:pt modelId="{21D3B3CD-9DB7-4107-9EDA-992A52233DC6}" type="sibTrans" cxnId="{9B3D0206-CC0C-4E03-A419-A3A0B22258ED}">
      <dgm:prSet/>
      <dgm:spPr/>
      <dgm:t>
        <a:bodyPr/>
        <a:lstStyle/>
        <a:p>
          <a:endParaRPr lang="en-ID"/>
        </a:p>
      </dgm:t>
    </dgm:pt>
    <dgm:pt modelId="{530A5772-54C7-48D4-91FF-181DF3EE5075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095101A-F1D2-4338-9E8E-2949F0C07500}" type="parTrans" cxnId="{D717EC7D-C7E4-4E40-B72A-21565BD2543F}">
      <dgm:prSet/>
      <dgm:spPr/>
      <dgm:t>
        <a:bodyPr/>
        <a:lstStyle/>
        <a:p>
          <a:endParaRPr lang="en-ID"/>
        </a:p>
      </dgm:t>
    </dgm:pt>
    <dgm:pt modelId="{E2F19137-9352-4DB2-976C-0E8A1E6F3F4E}" type="sibTrans" cxnId="{D717EC7D-C7E4-4E40-B72A-21565BD2543F}">
      <dgm:prSet/>
      <dgm:spPr/>
      <dgm:t>
        <a:bodyPr/>
        <a:lstStyle/>
        <a:p>
          <a:endParaRPr lang="en-ID"/>
        </a:p>
      </dgm:t>
    </dgm:pt>
    <dgm:pt modelId="{5DF95994-5E08-4090-88B9-5261CB496938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C3364B40-8DAE-4FAD-96A2-85C4880A559C}" type="parTrans" cxnId="{35A2BA97-8192-4311-950F-F058D7B6454B}">
      <dgm:prSet/>
      <dgm:spPr/>
      <dgm:t>
        <a:bodyPr/>
        <a:lstStyle/>
        <a:p>
          <a:endParaRPr lang="en-ID"/>
        </a:p>
      </dgm:t>
    </dgm:pt>
    <dgm:pt modelId="{47264BA5-A58B-499B-AE3D-99285A9A8072}" type="sibTrans" cxnId="{35A2BA97-8192-4311-950F-F058D7B6454B}">
      <dgm:prSet/>
      <dgm:spPr/>
      <dgm:t>
        <a:bodyPr/>
        <a:lstStyle/>
        <a:p>
          <a:endParaRPr lang="en-ID"/>
        </a:p>
      </dgm:t>
    </dgm:pt>
    <dgm:pt modelId="{4F383BC9-EBB3-4EC3-AE48-D787220BE4C2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053990A1-4858-4AF7-9967-BBF5D9264DD6}" type="sibTrans" cxnId="{D2975EF1-E1B6-4349-BFCE-B3F5E6F1EEB4}">
      <dgm:prSet/>
      <dgm:spPr/>
      <dgm:t>
        <a:bodyPr/>
        <a:lstStyle/>
        <a:p>
          <a:endParaRPr lang="en-ID"/>
        </a:p>
      </dgm:t>
    </dgm:pt>
    <dgm:pt modelId="{71AFA1DB-571A-442A-90C6-3398B33252D8}" type="parTrans" cxnId="{D2975EF1-E1B6-4349-BFCE-B3F5E6F1EEB4}">
      <dgm:prSet/>
      <dgm:spPr/>
      <dgm:t>
        <a:bodyPr/>
        <a:lstStyle/>
        <a:p>
          <a:endParaRPr lang="en-ID"/>
        </a:p>
      </dgm:t>
    </dgm:pt>
    <dgm:pt modelId="{1E650F1E-0856-484B-B1E1-BD3A33483F83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gm:t>
    </dgm:pt>
    <dgm:pt modelId="{799A9FA8-60D2-4263-8F6A-4F8BC3C13E2B}" type="sibTrans" cxnId="{004955F0-814D-4994-873C-19ACBDF0D9AE}">
      <dgm:prSet/>
      <dgm:spPr/>
      <dgm:t>
        <a:bodyPr/>
        <a:lstStyle/>
        <a:p>
          <a:endParaRPr lang="en-ID"/>
        </a:p>
      </dgm:t>
    </dgm:pt>
    <dgm:pt modelId="{5A5A8C1C-1ED1-4A4E-ACE8-05344A63491D}" type="parTrans" cxnId="{004955F0-814D-4994-873C-19ACBDF0D9AE}">
      <dgm:prSet/>
      <dgm:spPr/>
      <dgm:t>
        <a:bodyPr/>
        <a:lstStyle/>
        <a:p>
          <a:endParaRPr lang="en-ID"/>
        </a:p>
      </dgm:t>
    </dgm:pt>
    <dgm:pt modelId="{4AC4DDA6-4C1F-4022-AE74-7735B4ECC424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gm:t>
    </dgm:pt>
    <dgm:pt modelId="{2F13BE5B-1A28-4E92-A6C0-DC350B8ADDED}" type="parTrans" cxnId="{D5CBCEA4-4A02-415E-843A-59350900B151}">
      <dgm:prSet/>
      <dgm:spPr/>
      <dgm:t>
        <a:bodyPr/>
        <a:lstStyle/>
        <a:p>
          <a:endParaRPr lang="en-ID"/>
        </a:p>
      </dgm:t>
    </dgm:pt>
    <dgm:pt modelId="{672E93B0-40A9-4BE4-AFFA-031120A14880}" type="sibTrans" cxnId="{D5CBCEA4-4A02-415E-843A-59350900B151}">
      <dgm:prSet/>
      <dgm:spPr/>
      <dgm:t>
        <a:bodyPr/>
        <a:lstStyle/>
        <a:p>
          <a:endParaRPr lang="en-ID"/>
        </a:p>
      </dgm:t>
    </dgm:pt>
    <dgm:pt modelId="{5053570C-78B2-4D87-9267-488C7EA1E46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gm:t>
    </dgm:pt>
    <dgm:pt modelId="{DC29DBEF-915F-49E4-A6C5-EBEBB0DB0851}" type="parTrans" cxnId="{AAB417FF-6B12-46A1-AD14-1DB6B1BF2C5D}">
      <dgm:prSet/>
      <dgm:spPr/>
      <dgm:t>
        <a:bodyPr/>
        <a:lstStyle/>
        <a:p>
          <a:endParaRPr lang="en-ID"/>
        </a:p>
      </dgm:t>
    </dgm:pt>
    <dgm:pt modelId="{14EB8137-01C5-4C6A-8A17-E5665F2D4B51}" type="sibTrans" cxnId="{AAB417FF-6B12-46A1-AD14-1DB6B1BF2C5D}">
      <dgm:prSet/>
      <dgm:spPr/>
      <dgm:t>
        <a:bodyPr/>
        <a:lstStyle/>
        <a:p>
          <a:endParaRPr lang="en-ID"/>
        </a:p>
      </dgm:t>
    </dgm:pt>
    <dgm:pt modelId="{7FD3D820-9282-47EB-9074-1B319C2B2A2D}" type="pres">
      <dgm:prSet presAssocID="{EE15DED4-3B58-46C3-A8E2-5F304AF3F984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88352EF-B6A9-4455-9E5F-4581EF3B34C2}" type="pres">
      <dgm:prSet presAssocID="{774E209E-DB73-40A3-BCFD-11245A228986}" presName="hierRoot1" presStyleCnt="0">
        <dgm:presLayoutVars>
          <dgm:hierBranch val="init"/>
        </dgm:presLayoutVars>
      </dgm:prSet>
      <dgm:spPr/>
    </dgm:pt>
    <dgm:pt modelId="{3ABBC6CA-B68D-4A5A-B0A3-F840B9D2F725}" type="pres">
      <dgm:prSet presAssocID="{774E209E-DB73-40A3-BCFD-11245A228986}" presName="rootComposite1" presStyleCnt="0"/>
      <dgm:spPr/>
    </dgm:pt>
    <dgm:pt modelId="{68BFFC00-6FDB-4C61-85D4-B26D1D8CA131}" type="pres">
      <dgm:prSet presAssocID="{774E209E-DB73-40A3-BCFD-11245A228986}" presName="rootText1" presStyleLbl="node0" presStyleIdx="0" presStyleCnt="1" custScaleX="211867" custScaleY="298290" custLinFactNeighborX="-15606" custLinFactNeighborY="-20616">
        <dgm:presLayoutVars>
          <dgm:chPref val="3"/>
        </dgm:presLayoutVars>
      </dgm:prSet>
      <dgm:spPr/>
    </dgm:pt>
    <dgm:pt modelId="{57A2FDDF-96DD-415E-B047-8B88A11D6953}" type="pres">
      <dgm:prSet presAssocID="{774E209E-DB73-40A3-BCFD-11245A228986}" presName="rootConnector1" presStyleLbl="node1" presStyleIdx="0" presStyleCnt="0"/>
      <dgm:spPr/>
    </dgm:pt>
    <dgm:pt modelId="{8DB47D6B-EC7B-4EAB-BB74-6C36329C8C8F}" type="pres">
      <dgm:prSet presAssocID="{774E209E-DB73-40A3-BCFD-11245A228986}" presName="hierChild2" presStyleCnt="0"/>
      <dgm:spPr/>
    </dgm:pt>
    <dgm:pt modelId="{DC02F803-1634-4BCC-9D31-6DE631909B27}" type="pres">
      <dgm:prSet presAssocID="{98ABA3A5-D075-4A65-B03D-60D4E10C11AD}" presName="Name37" presStyleLbl="parChTrans1D2" presStyleIdx="0" presStyleCnt="5"/>
      <dgm:spPr/>
    </dgm:pt>
    <dgm:pt modelId="{05D64BBC-05EF-44CF-9CAB-9DE8B8CF6A5E}" type="pres">
      <dgm:prSet presAssocID="{5DE2536E-DACB-4862-A88F-BB3CDE78F6BE}" presName="hierRoot2" presStyleCnt="0">
        <dgm:presLayoutVars>
          <dgm:hierBranch val="init"/>
        </dgm:presLayoutVars>
      </dgm:prSet>
      <dgm:spPr/>
    </dgm:pt>
    <dgm:pt modelId="{2CD75385-1608-48DA-8F11-CE989900982E}" type="pres">
      <dgm:prSet presAssocID="{5DE2536E-DACB-4862-A88F-BB3CDE78F6BE}" presName="rootComposite" presStyleCnt="0"/>
      <dgm:spPr/>
    </dgm:pt>
    <dgm:pt modelId="{08D40E40-3397-4D70-AA96-81DC76714E8B}" type="pres">
      <dgm:prSet presAssocID="{5DE2536E-DACB-4862-A88F-BB3CDE78F6BE}" presName="rootText" presStyleLbl="node2" presStyleIdx="0" presStyleCnt="5" custScaleX="145754" custScaleY="170047" custLinFactX="-9064" custLinFactNeighborX="-100000" custLinFactNeighborY="5084">
        <dgm:presLayoutVars>
          <dgm:chPref val="3"/>
        </dgm:presLayoutVars>
      </dgm:prSet>
      <dgm:spPr/>
    </dgm:pt>
    <dgm:pt modelId="{06FF4CE9-4434-4FD7-8A9E-B25409DFA334}" type="pres">
      <dgm:prSet presAssocID="{5DE2536E-DACB-4862-A88F-BB3CDE78F6BE}" presName="rootConnector" presStyleLbl="node2" presStyleIdx="0" presStyleCnt="5"/>
      <dgm:spPr/>
    </dgm:pt>
    <dgm:pt modelId="{DE6465BC-9A70-4793-9E51-AEF057EF5B01}" type="pres">
      <dgm:prSet presAssocID="{5DE2536E-DACB-4862-A88F-BB3CDE78F6BE}" presName="hierChild4" presStyleCnt="0"/>
      <dgm:spPr/>
    </dgm:pt>
    <dgm:pt modelId="{F01464DC-99CD-42A1-809D-48D92171F1E8}" type="pres">
      <dgm:prSet presAssocID="{33A8B44E-A2CE-4B75-8232-92FD11537B10}" presName="Name37" presStyleLbl="parChTrans1D3" presStyleIdx="0" presStyleCnt="12"/>
      <dgm:spPr/>
    </dgm:pt>
    <dgm:pt modelId="{E142C41C-B5CD-49D8-9488-4549F7D8CAC5}" type="pres">
      <dgm:prSet presAssocID="{C508EF86-DD32-4813-BDDC-BB1C958CAA17}" presName="hierRoot2" presStyleCnt="0">
        <dgm:presLayoutVars>
          <dgm:hierBranch val="init"/>
        </dgm:presLayoutVars>
      </dgm:prSet>
      <dgm:spPr/>
    </dgm:pt>
    <dgm:pt modelId="{58C9510F-8CF5-413D-A3A5-A99913959411}" type="pres">
      <dgm:prSet presAssocID="{C508EF86-DD32-4813-BDDC-BB1C958CAA17}" presName="rootComposite" presStyleCnt="0"/>
      <dgm:spPr/>
    </dgm:pt>
    <dgm:pt modelId="{909B46CB-2C82-4530-A8EB-C4A6EF29D4CD}" type="pres">
      <dgm:prSet presAssocID="{C508EF86-DD32-4813-BDDC-BB1C958CAA17}" presName="rootText" presStyleLbl="node3" presStyleIdx="0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675E327E-204D-4C42-AEF5-446B3D266D63}" type="pres">
      <dgm:prSet presAssocID="{C508EF86-DD32-4813-BDDC-BB1C958CAA17}" presName="rootConnector" presStyleLbl="node3" presStyleIdx="0" presStyleCnt="12"/>
      <dgm:spPr/>
    </dgm:pt>
    <dgm:pt modelId="{B785FB29-0F6E-4567-B1BB-AB02ABDD4479}" type="pres">
      <dgm:prSet presAssocID="{C508EF86-DD32-4813-BDDC-BB1C958CAA17}" presName="hierChild4" presStyleCnt="0"/>
      <dgm:spPr/>
    </dgm:pt>
    <dgm:pt modelId="{D045E5A6-3832-400B-95A8-53F5A4C45585}" type="pres">
      <dgm:prSet presAssocID="{C508EF86-DD32-4813-BDDC-BB1C958CAA17}" presName="hierChild5" presStyleCnt="0"/>
      <dgm:spPr/>
    </dgm:pt>
    <dgm:pt modelId="{A6FED72C-234E-47A8-B5C6-759A7E8D4F28}" type="pres">
      <dgm:prSet presAssocID="{2F13BE5B-1A28-4E92-A6C0-DC350B8ADDED}" presName="Name37" presStyleLbl="parChTrans1D3" presStyleIdx="1" presStyleCnt="12"/>
      <dgm:spPr/>
    </dgm:pt>
    <dgm:pt modelId="{ECB8DF6C-3200-4553-9115-BD3D0FB53FAC}" type="pres">
      <dgm:prSet presAssocID="{4AC4DDA6-4C1F-4022-AE74-7735B4ECC424}" presName="hierRoot2" presStyleCnt="0">
        <dgm:presLayoutVars>
          <dgm:hierBranch val="init"/>
        </dgm:presLayoutVars>
      </dgm:prSet>
      <dgm:spPr/>
    </dgm:pt>
    <dgm:pt modelId="{8C33CF52-7470-4ED8-A763-3CA7A5CE0712}" type="pres">
      <dgm:prSet presAssocID="{4AC4DDA6-4C1F-4022-AE74-7735B4ECC424}" presName="rootComposite" presStyleCnt="0"/>
      <dgm:spPr/>
    </dgm:pt>
    <dgm:pt modelId="{6E368E49-72B6-4724-B758-8643673D3FEA}" type="pres">
      <dgm:prSet presAssocID="{4AC4DDA6-4C1F-4022-AE74-7735B4ECC424}" presName="rootText" presStyleLbl="node3" presStyleIdx="1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8C7AA115-8FDF-4CF7-86A9-15251616AC66}" type="pres">
      <dgm:prSet presAssocID="{4AC4DDA6-4C1F-4022-AE74-7735B4ECC424}" presName="rootConnector" presStyleLbl="node3" presStyleIdx="1" presStyleCnt="12"/>
      <dgm:spPr/>
    </dgm:pt>
    <dgm:pt modelId="{05A68DA2-4F69-4A5C-8B78-DDBBE6BCD558}" type="pres">
      <dgm:prSet presAssocID="{4AC4DDA6-4C1F-4022-AE74-7735B4ECC424}" presName="hierChild4" presStyleCnt="0"/>
      <dgm:spPr/>
    </dgm:pt>
    <dgm:pt modelId="{72233973-8554-4466-AD97-B6512527F16D}" type="pres">
      <dgm:prSet presAssocID="{4AC4DDA6-4C1F-4022-AE74-7735B4ECC424}" presName="hierChild5" presStyleCnt="0"/>
      <dgm:spPr/>
    </dgm:pt>
    <dgm:pt modelId="{198A45D0-D336-4A7F-9723-3F6CCDCD3742}" type="pres">
      <dgm:prSet presAssocID="{DC29DBEF-915F-49E4-A6C5-EBEBB0DB0851}" presName="Name37" presStyleLbl="parChTrans1D3" presStyleIdx="2" presStyleCnt="12"/>
      <dgm:spPr/>
    </dgm:pt>
    <dgm:pt modelId="{365E377C-5492-4842-9A47-2A5C2B7AEF05}" type="pres">
      <dgm:prSet presAssocID="{5053570C-78B2-4D87-9267-488C7EA1E467}" presName="hierRoot2" presStyleCnt="0">
        <dgm:presLayoutVars>
          <dgm:hierBranch val="init"/>
        </dgm:presLayoutVars>
      </dgm:prSet>
      <dgm:spPr/>
    </dgm:pt>
    <dgm:pt modelId="{29A7CCA1-8EBF-49FC-9A21-218840EB29FC}" type="pres">
      <dgm:prSet presAssocID="{5053570C-78B2-4D87-9267-488C7EA1E467}" presName="rootComposite" presStyleCnt="0"/>
      <dgm:spPr/>
    </dgm:pt>
    <dgm:pt modelId="{7A66F6C0-537C-422E-A134-535BD0E47966}" type="pres">
      <dgm:prSet presAssocID="{5053570C-78B2-4D87-9267-488C7EA1E467}" presName="rootText" presStyleLbl="node3" presStyleIdx="2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C33EC1C9-F97A-407E-BC95-FE357DBE50FD}" type="pres">
      <dgm:prSet presAssocID="{5053570C-78B2-4D87-9267-488C7EA1E467}" presName="rootConnector" presStyleLbl="node3" presStyleIdx="2" presStyleCnt="12"/>
      <dgm:spPr/>
    </dgm:pt>
    <dgm:pt modelId="{2A634A41-052A-4B62-92AE-B86B1CF8809E}" type="pres">
      <dgm:prSet presAssocID="{5053570C-78B2-4D87-9267-488C7EA1E467}" presName="hierChild4" presStyleCnt="0"/>
      <dgm:spPr/>
    </dgm:pt>
    <dgm:pt modelId="{B2FA0E28-138C-43F4-9A55-A3BDE3A60130}" type="pres">
      <dgm:prSet presAssocID="{5053570C-78B2-4D87-9267-488C7EA1E467}" presName="hierChild5" presStyleCnt="0"/>
      <dgm:spPr/>
    </dgm:pt>
    <dgm:pt modelId="{E09FBD18-C651-4737-89FF-BC4E9DDEE9DC}" type="pres">
      <dgm:prSet presAssocID="{759D7BBC-41D9-4A54-ADCE-3864F78AACF5}" presName="Name37" presStyleLbl="parChTrans1D3" presStyleIdx="3" presStyleCnt="12"/>
      <dgm:spPr/>
    </dgm:pt>
    <dgm:pt modelId="{217EAA16-F95C-47BC-BB41-725C669DB92C}" type="pres">
      <dgm:prSet presAssocID="{33A7FEF1-2F83-4719-ACCB-62A1C4B20DBE}" presName="hierRoot2" presStyleCnt="0">
        <dgm:presLayoutVars>
          <dgm:hierBranch val="init"/>
        </dgm:presLayoutVars>
      </dgm:prSet>
      <dgm:spPr/>
    </dgm:pt>
    <dgm:pt modelId="{0F642D74-DDD2-463D-930C-E3DCAFC44505}" type="pres">
      <dgm:prSet presAssocID="{33A7FEF1-2F83-4719-ACCB-62A1C4B20DBE}" presName="rootComposite" presStyleCnt="0"/>
      <dgm:spPr/>
    </dgm:pt>
    <dgm:pt modelId="{5EB80FF6-A297-4478-AE5F-3FDA96F3D401}" type="pres">
      <dgm:prSet presAssocID="{33A7FEF1-2F83-4719-ACCB-62A1C4B20DBE}" presName="rootText" presStyleLbl="node3" presStyleIdx="3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54428603-F481-4DB5-8C02-6ADE4DC40A23}" type="pres">
      <dgm:prSet presAssocID="{33A7FEF1-2F83-4719-ACCB-62A1C4B20DBE}" presName="rootConnector" presStyleLbl="node3" presStyleIdx="3" presStyleCnt="12"/>
      <dgm:spPr/>
    </dgm:pt>
    <dgm:pt modelId="{EE753C4A-AABC-4C90-92E3-6938B5D972E6}" type="pres">
      <dgm:prSet presAssocID="{33A7FEF1-2F83-4719-ACCB-62A1C4B20DBE}" presName="hierChild4" presStyleCnt="0"/>
      <dgm:spPr/>
    </dgm:pt>
    <dgm:pt modelId="{5050021F-DC90-4614-AF33-55097B798555}" type="pres">
      <dgm:prSet presAssocID="{33A7FEF1-2F83-4719-ACCB-62A1C4B20DBE}" presName="hierChild5" presStyleCnt="0"/>
      <dgm:spPr/>
    </dgm:pt>
    <dgm:pt modelId="{116575F6-FEE7-41C3-BD6E-79079858C886}" type="pres">
      <dgm:prSet presAssocID="{5DE2536E-DACB-4862-A88F-BB3CDE78F6BE}" presName="hierChild5" presStyleCnt="0"/>
      <dgm:spPr/>
    </dgm:pt>
    <dgm:pt modelId="{A6BC35E1-C1C6-4B4F-989F-7C4AE6F50B57}" type="pres">
      <dgm:prSet presAssocID="{2E44EFF1-53C7-4CC0-85E7-62DC4031F791}" presName="Name37" presStyleLbl="parChTrans1D2" presStyleIdx="1" presStyleCnt="5"/>
      <dgm:spPr/>
    </dgm:pt>
    <dgm:pt modelId="{7A78B931-FA22-43CF-B2B1-41977232FF31}" type="pres">
      <dgm:prSet presAssocID="{1E962035-EA7F-42A6-ADF9-312E461EDB3D}" presName="hierRoot2" presStyleCnt="0">
        <dgm:presLayoutVars>
          <dgm:hierBranch val="init"/>
        </dgm:presLayoutVars>
      </dgm:prSet>
      <dgm:spPr/>
    </dgm:pt>
    <dgm:pt modelId="{305215E1-F776-4BDB-A077-7D75AB4E5D85}" type="pres">
      <dgm:prSet presAssocID="{1E962035-EA7F-42A6-ADF9-312E461EDB3D}" presName="rootComposite" presStyleCnt="0"/>
      <dgm:spPr/>
    </dgm:pt>
    <dgm:pt modelId="{7FC11B80-1560-4AAA-9DDE-ECDD0C320254}" type="pres">
      <dgm:prSet presAssocID="{1E962035-EA7F-42A6-ADF9-312E461EDB3D}" presName="rootText" presStyleLbl="node2" presStyleIdx="1" presStyleCnt="5" custScaleX="145754" custScaleY="170047" custLinFactNeighborX="-57464" custLinFactNeighborY="583">
        <dgm:presLayoutVars>
          <dgm:chPref val="3"/>
        </dgm:presLayoutVars>
      </dgm:prSet>
      <dgm:spPr/>
    </dgm:pt>
    <dgm:pt modelId="{198A2EF2-F9F4-4021-800D-024DE387071B}" type="pres">
      <dgm:prSet presAssocID="{1E962035-EA7F-42A6-ADF9-312E461EDB3D}" presName="rootConnector" presStyleLbl="node2" presStyleIdx="1" presStyleCnt="5"/>
      <dgm:spPr/>
    </dgm:pt>
    <dgm:pt modelId="{D8C9A5CE-51F4-40C6-AC28-AE2E624AF2FF}" type="pres">
      <dgm:prSet presAssocID="{1E962035-EA7F-42A6-ADF9-312E461EDB3D}" presName="hierChild4" presStyleCnt="0"/>
      <dgm:spPr/>
    </dgm:pt>
    <dgm:pt modelId="{7CED4E7E-908F-46E6-A1E8-15CC83E5AF9A}" type="pres">
      <dgm:prSet presAssocID="{F62AABB4-6DF7-4569-AE49-041CFED1BB63}" presName="Name37" presStyleLbl="parChTrans1D3" presStyleIdx="4" presStyleCnt="12"/>
      <dgm:spPr/>
    </dgm:pt>
    <dgm:pt modelId="{78EFB925-25C4-46A4-9D43-32D4CE4379A4}" type="pres">
      <dgm:prSet presAssocID="{63854AFC-35B8-49E3-AC74-C177B062F480}" presName="hierRoot2" presStyleCnt="0">
        <dgm:presLayoutVars>
          <dgm:hierBranch val="init"/>
        </dgm:presLayoutVars>
      </dgm:prSet>
      <dgm:spPr/>
    </dgm:pt>
    <dgm:pt modelId="{26D092E4-C382-42CB-9660-45B2C9A79BB9}" type="pres">
      <dgm:prSet presAssocID="{63854AFC-35B8-49E3-AC74-C177B062F480}" presName="rootComposite" presStyleCnt="0"/>
      <dgm:spPr/>
    </dgm:pt>
    <dgm:pt modelId="{4C2B872F-165F-41F9-841A-FCE5E6B4BDDB}" type="pres">
      <dgm:prSet presAssocID="{63854AFC-35B8-49E3-AC74-C177B062F480}" presName="rootText" presStyleLbl="node3" presStyleIdx="4" presStyleCnt="12" custScaleX="145754" custScaleY="170047" custLinFactNeighborX="-57894" custLinFactNeighborY="7432">
        <dgm:presLayoutVars>
          <dgm:chPref val="3"/>
        </dgm:presLayoutVars>
      </dgm:prSet>
      <dgm:spPr/>
    </dgm:pt>
    <dgm:pt modelId="{4E56B0A0-408A-487C-BD6F-C5B119705E03}" type="pres">
      <dgm:prSet presAssocID="{63854AFC-35B8-49E3-AC74-C177B062F480}" presName="rootConnector" presStyleLbl="node3" presStyleIdx="4" presStyleCnt="12"/>
      <dgm:spPr/>
    </dgm:pt>
    <dgm:pt modelId="{89EE5C6D-B6E9-4FC1-AF3E-01A303AC2335}" type="pres">
      <dgm:prSet presAssocID="{63854AFC-35B8-49E3-AC74-C177B062F480}" presName="hierChild4" presStyleCnt="0"/>
      <dgm:spPr/>
    </dgm:pt>
    <dgm:pt modelId="{60DB0DD8-EA22-4BD9-A338-724EB1824905}" type="pres">
      <dgm:prSet presAssocID="{63854AFC-35B8-49E3-AC74-C177B062F480}" presName="hierChild5" presStyleCnt="0"/>
      <dgm:spPr/>
    </dgm:pt>
    <dgm:pt modelId="{2F963CA4-76C7-4C14-BE3E-517F5DFB5D22}" type="pres">
      <dgm:prSet presAssocID="{FB27E4AD-CD52-4790-988B-EC5D93770C00}" presName="Name37" presStyleLbl="parChTrans1D3" presStyleIdx="5" presStyleCnt="12"/>
      <dgm:spPr/>
    </dgm:pt>
    <dgm:pt modelId="{589340BF-EEB1-4DE0-974F-728C47EACB92}" type="pres">
      <dgm:prSet presAssocID="{DB5BA07B-5161-42E4-BCF1-ACE6491BD11A}" presName="hierRoot2" presStyleCnt="0">
        <dgm:presLayoutVars>
          <dgm:hierBranch val="init"/>
        </dgm:presLayoutVars>
      </dgm:prSet>
      <dgm:spPr/>
    </dgm:pt>
    <dgm:pt modelId="{C87FE03A-26D3-40B0-9CB5-57CF0D9D9911}" type="pres">
      <dgm:prSet presAssocID="{DB5BA07B-5161-42E4-BCF1-ACE6491BD11A}" presName="rootComposite" presStyleCnt="0"/>
      <dgm:spPr/>
    </dgm:pt>
    <dgm:pt modelId="{A8CC9930-A123-463B-B616-37C3927A0608}" type="pres">
      <dgm:prSet presAssocID="{DB5BA07B-5161-42E4-BCF1-ACE6491BD11A}" presName="rootText" presStyleLbl="node3" presStyleIdx="5" presStyleCnt="12" custScaleX="145754" custScaleY="170047" custLinFactNeighborX="-56198" custLinFactNeighborY="10315">
        <dgm:presLayoutVars>
          <dgm:chPref val="3"/>
        </dgm:presLayoutVars>
      </dgm:prSet>
      <dgm:spPr/>
    </dgm:pt>
    <dgm:pt modelId="{EEECC6CB-6FAF-4914-BD61-11CC9887F304}" type="pres">
      <dgm:prSet presAssocID="{DB5BA07B-5161-42E4-BCF1-ACE6491BD11A}" presName="rootConnector" presStyleLbl="node3" presStyleIdx="5" presStyleCnt="12"/>
      <dgm:spPr/>
    </dgm:pt>
    <dgm:pt modelId="{3D0EA2FC-307F-41A7-9E62-16EA76B61C62}" type="pres">
      <dgm:prSet presAssocID="{DB5BA07B-5161-42E4-BCF1-ACE6491BD11A}" presName="hierChild4" presStyleCnt="0"/>
      <dgm:spPr/>
    </dgm:pt>
    <dgm:pt modelId="{FA421546-C51D-4A4E-8B05-9E3E5495DC04}" type="pres">
      <dgm:prSet presAssocID="{DB5BA07B-5161-42E4-BCF1-ACE6491BD11A}" presName="hierChild5" presStyleCnt="0"/>
      <dgm:spPr/>
    </dgm:pt>
    <dgm:pt modelId="{E650F618-3862-4AF8-83F0-273C9F4B4414}" type="pres">
      <dgm:prSet presAssocID="{1E962035-EA7F-42A6-ADF9-312E461EDB3D}" presName="hierChild5" presStyleCnt="0"/>
      <dgm:spPr/>
    </dgm:pt>
    <dgm:pt modelId="{DF93CE30-A9B1-4238-867E-63FA7351F13D}" type="pres">
      <dgm:prSet presAssocID="{5A5A8C1C-1ED1-4A4E-ACE8-05344A63491D}" presName="Name37" presStyleLbl="parChTrans1D2" presStyleIdx="2" presStyleCnt="5"/>
      <dgm:spPr/>
    </dgm:pt>
    <dgm:pt modelId="{3697C362-19C1-4530-B8D6-FC193F8A4A3A}" type="pres">
      <dgm:prSet presAssocID="{1E650F1E-0856-484B-B1E1-BD3A33483F83}" presName="hierRoot2" presStyleCnt="0">
        <dgm:presLayoutVars>
          <dgm:hierBranch val="init"/>
        </dgm:presLayoutVars>
      </dgm:prSet>
      <dgm:spPr/>
    </dgm:pt>
    <dgm:pt modelId="{C568F61B-CAD4-403B-9298-792B3889A16A}" type="pres">
      <dgm:prSet presAssocID="{1E650F1E-0856-484B-B1E1-BD3A33483F83}" presName="rootComposite" presStyleCnt="0"/>
      <dgm:spPr/>
    </dgm:pt>
    <dgm:pt modelId="{2A8BB491-5BA3-4280-8DB8-A0430B0235D0}" type="pres">
      <dgm:prSet presAssocID="{1E650F1E-0856-484B-B1E1-BD3A33483F83}" presName="rootText" presStyleLbl="node2" presStyleIdx="2" presStyleCnt="5" custScaleX="145754" custScaleY="170047" custLinFactNeighborX="-23928" custLinFactNeighborY="173">
        <dgm:presLayoutVars>
          <dgm:chPref val="3"/>
        </dgm:presLayoutVars>
      </dgm:prSet>
      <dgm:spPr/>
    </dgm:pt>
    <dgm:pt modelId="{2687FC2C-200F-45E5-AA87-0C7B7F0776BC}" type="pres">
      <dgm:prSet presAssocID="{1E650F1E-0856-484B-B1E1-BD3A33483F83}" presName="rootConnector" presStyleLbl="node2" presStyleIdx="2" presStyleCnt="5"/>
      <dgm:spPr/>
    </dgm:pt>
    <dgm:pt modelId="{A227568C-6655-4B76-BD81-9DE80868D0DA}" type="pres">
      <dgm:prSet presAssocID="{1E650F1E-0856-484B-B1E1-BD3A33483F83}" presName="hierChild4" presStyleCnt="0"/>
      <dgm:spPr/>
    </dgm:pt>
    <dgm:pt modelId="{CE6E52FC-5AEB-4DC8-96D2-85C36124E6D3}" type="pres">
      <dgm:prSet presAssocID="{5609DF9E-BF1A-4A4D-9337-21853CFED5DD}" presName="Name37" presStyleLbl="parChTrans1D3" presStyleIdx="6" presStyleCnt="12"/>
      <dgm:spPr/>
    </dgm:pt>
    <dgm:pt modelId="{70E77584-E208-4C51-A09C-BCED03EE4312}" type="pres">
      <dgm:prSet presAssocID="{9DDB9F68-6B2E-4BAF-A58F-21DC5870F9B2}" presName="hierRoot2" presStyleCnt="0">
        <dgm:presLayoutVars>
          <dgm:hierBranch val="init"/>
        </dgm:presLayoutVars>
      </dgm:prSet>
      <dgm:spPr/>
    </dgm:pt>
    <dgm:pt modelId="{C2363A9A-1B83-4BC2-A84D-00DD381501C7}" type="pres">
      <dgm:prSet presAssocID="{9DDB9F68-6B2E-4BAF-A58F-21DC5870F9B2}" presName="rootComposite" presStyleCnt="0"/>
      <dgm:spPr/>
    </dgm:pt>
    <dgm:pt modelId="{FABBF985-8A92-4B71-BBB6-C9AA439EDF10}" type="pres">
      <dgm:prSet presAssocID="{9DDB9F68-6B2E-4BAF-A58F-21DC5870F9B2}" presName="rootText" presStyleLbl="node3" presStyleIdx="6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070E0AA5-FE08-40CC-8B5B-B2ACB20CEE3C}" type="pres">
      <dgm:prSet presAssocID="{9DDB9F68-6B2E-4BAF-A58F-21DC5870F9B2}" presName="rootConnector" presStyleLbl="node3" presStyleIdx="6" presStyleCnt="12"/>
      <dgm:spPr/>
    </dgm:pt>
    <dgm:pt modelId="{4D596D13-9F03-4D5B-97EC-652710483850}" type="pres">
      <dgm:prSet presAssocID="{9DDB9F68-6B2E-4BAF-A58F-21DC5870F9B2}" presName="hierChild4" presStyleCnt="0"/>
      <dgm:spPr/>
    </dgm:pt>
    <dgm:pt modelId="{45696742-D576-4825-8496-9CF4F4412C8A}" type="pres">
      <dgm:prSet presAssocID="{9DDB9F68-6B2E-4BAF-A58F-21DC5870F9B2}" presName="hierChild5" presStyleCnt="0"/>
      <dgm:spPr/>
    </dgm:pt>
    <dgm:pt modelId="{096C0989-C4F4-44F5-A1C8-C48B18CCCE73}" type="pres">
      <dgm:prSet presAssocID="{AD261FB6-7364-4E87-B5F1-7A5E1BBCA42A}" presName="Name37" presStyleLbl="parChTrans1D3" presStyleIdx="7" presStyleCnt="12"/>
      <dgm:spPr/>
    </dgm:pt>
    <dgm:pt modelId="{38939AA1-21A3-47B4-9CDD-4D4C37B3996D}" type="pres">
      <dgm:prSet presAssocID="{78B3789F-72BA-47EF-8011-18FBB70638E1}" presName="hierRoot2" presStyleCnt="0">
        <dgm:presLayoutVars>
          <dgm:hierBranch val="init"/>
        </dgm:presLayoutVars>
      </dgm:prSet>
      <dgm:spPr/>
    </dgm:pt>
    <dgm:pt modelId="{032DF6A2-A53E-41A7-B052-26509EF32B73}" type="pres">
      <dgm:prSet presAssocID="{78B3789F-72BA-47EF-8011-18FBB70638E1}" presName="rootComposite" presStyleCnt="0"/>
      <dgm:spPr/>
    </dgm:pt>
    <dgm:pt modelId="{A9F6C046-2394-4565-A4C8-B5799EB31E55}" type="pres">
      <dgm:prSet presAssocID="{78B3789F-72BA-47EF-8011-18FBB70638E1}" presName="rootText" presStyleLbl="node3" presStyleIdx="7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E72A8112-712E-4230-A7F3-906358E6B675}" type="pres">
      <dgm:prSet presAssocID="{78B3789F-72BA-47EF-8011-18FBB70638E1}" presName="rootConnector" presStyleLbl="node3" presStyleIdx="7" presStyleCnt="12"/>
      <dgm:spPr/>
    </dgm:pt>
    <dgm:pt modelId="{9F9F2640-DE07-4A8C-B87E-58AAF7A6A8A5}" type="pres">
      <dgm:prSet presAssocID="{78B3789F-72BA-47EF-8011-18FBB70638E1}" presName="hierChild4" presStyleCnt="0"/>
      <dgm:spPr/>
    </dgm:pt>
    <dgm:pt modelId="{ED8C14DF-8B5A-4E45-B655-4EE7F1566F68}" type="pres">
      <dgm:prSet presAssocID="{78B3789F-72BA-47EF-8011-18FBB70638E1}" presName="hierChild5" presStyleCnt="0"/>
      <dgm:spPr/>
    </dgm:pt>
    <dgm:pt modelId="{39739068-BBFC-4D9E-BB8A-8BDDBA238CC7}" type="pres">
      <dgm:prSet presAssocID="{68F545FE-AC51-4BEB-847D-3E9D8D83C0B2}" presName="Name37" presStyleLbl="parChTrans1D3" presStyleIdx="8" presStyleCnt="12"/>
      <dgm:spPr/>
    </dgm:pt>
    <dgm:pt modelId="{B68D2CFE-DAF4-48BB-8C2C-81F1258536B3}" type="pres">
      <dgm:prSet presAssocID="{5E087C9E-7651-47A4-81EE-100E8D471142}" presName="hierRoot2" presStyleCnt="0">
        <dgm:presLayoutVars>
          <dgm:hierBranch val="init"/>
        </dgm:presLayoutVars>
      </dgm:prSet>
      <dgm:spPr/>
    </dgm:pt>
    <dgm:pt modelId="{72A01451-73E5-40BE-BCEF-377F2B9C4279}" type="pres">
      <dgm:prSet presAssocID="{5E087C9E-7651-47A4-81EE-100E8D471142}" presName="rootComposite" presStyleCnt="0"/>
      <dgm:spPr/>
    </dgm:pt>
    <dgm:pt modelId="{DD7399C2-3DC6-4907-AE98-E7CE551386E0}" type="pres">
      <dgm:prSet presAssocID="{5E087C9E-7651-47A4-81EE-100E8D471142}" presName="rootText" presStyleLbl="node3" presStyleIdx="8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7EA6CF11-C0D3-4133-ACDC-409EEDC53599}" type="pres">
      <dgm:prSet presAssocID="{5E087C9E-7651-47A4-81EE-100E8D471142}" presName="rootConnector" presStyleLbl="node3" presStyleIdx="8" presStyleCnt="12"/>
      <dgm:spPr/>
    </dgm:pt>
    <dgm:pt modelId="{D3E39C35-9125-46A3-ACD9-A1127DB104BA}" type="pres">
      <dgm:prSet presAssocID="{5E087C9E-7651-47A4-81EE-100E8D471142}" presName="hierChild4" presStyleCnt="0"/>
      <dgm:spPr/>
    </dgm:pt>
    <dgm:pt modelId="{DE41A1B3-493A-4305-8AC6-450F714EF8EC}" type="pres">
      <dgm:prSet presAssocID="{5E087C9E-7651-47A4-81EE-100E8D471142}" presName="hierChild5" presStyleCnt="0"/>
      <dgm:spPr/>
    </dgm:pt>
    <dgm:pt modelId="{DBC99B96-8120-4BD1-90DC-1F01C3EE26E9}" type="pres">
      <dgm:prSet presAssocID="{3F2FBE1B-CCC4-483F-9359-A50BD2978FDC}" presName="Name37" presStyleLbl="parChTrans1D3" presStyleIdx="9" presStyleCnt="12"/>
      <dgm:spPr/>
    </dgm:pt>
    <dgm:pt modelId="{5B782D6F-359A-4FFA-8E9E-7723211B736E}" type="pres">
      <dgm:prSet presAssocID="{80E25929-E6B5-4E18-A1FA-65C68A128AFC}" presName="hierRoot2" presStyleCnt="0">
        <dgm:presLayoutVars>
          <dgm:hierBranch val="init"/>
        </dgm:presLayoutVars>
      </dgm:prSet>
      <dgm:spPr/>
    </dgm:pt>
    <dgm:pt modelId="{B530D163-66DC-4AB3-AB8D-01837BFA44DC}" type="pres">
      <dgm:prSet presAssocID="{80E25929-E6B5-4E18-A1FA-65C68A128AFC}" presName="rootComposite" presStyleCnt="0"/>
      <dgm:spPr/>
    </dgm:pt>
    <dgm:pt modelId="{B1F52368-BDBC-4866-814B-2FE1F90FA82B}" type="pres">
      <dgm:prSet presAssocID="{80E25929-E6B5-4E18-A1FA-65C68A128AFC}" presName="rootText" presStyleLbl="node3" presStyleIdx="9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D3FD3093-A8B4-402C-9460-F997FD653E4F}" type="pres">
      <dgm:prSet presAssocID="{80E25929-E6B5-4E18-A1FA-65C68A128AFC}" presName="rootConnector" presStyleLbl="node3" presStyleIdx="9" presStyleCnt="12"/>
      <dgm:spPr/>
    </dgm:pt>
    <dgm:pt modelId="{23438628-FDC6-4939-9C87-3EA31A2764EF}" type="pres">
      <dgm:prSet presAssocID="{80E25929-E6B5-4E18-A1FA-65C68A128AFC}" presName="hierChild4" presStyleCnt="0"/>
      <dgm:spPr/>
    </dgm:pt>
    <dgm:pt modelId="{2C2D8F8B-A6D1-4449-872B-9E1745DF87AF}" type="pres">
      <dgm:prSet presAssocID="{80E25929-E6B5-4E18-A1FA-65C68A128AFC}" presName="hierChild5" presStyleCnt="0"/>
      <dgm:spPr/>
    </dgm:pt>
    <dgm:pt modelId="{26328AAE-CA72-4706-BAE0-01346E2A8123}" type="pres">
      <dgm:prSet presAssocID="{1E650F1E-0856-484B-B1E1-BD3A33483F83}" presName="hierChild5" presStyleCnt="0"/>
      <dgm:spPr/>
    </dgm:pt>
    <dgm:pt modelId="{3558429C-BDA3-4552-8B55-98C640CEBDF9}" type="pres">
      <dgm:prSet presAssocID="{71AFA1DB-571A-442A-90C6-3398B33252D8}" presName="Name37" presStyleLbl="parChTrans1D2" presStyleIdx="3" presStyleCnt="5"/>
      <dgm:spPr/>
    </dgm:pt>
    <dgm:pt modelId="{DADABA9C-14C1-4D6D-981D-515A3A8D3597}" type="pres">
      <dgm:prSet presAssocID="{4F383BC9-EBB3-4EC3-AE48-D787220BE4C2}" presName="hierRoot2" presStyleCnt="0">
        <dgm:presLayoutVars>
          <dgm:hierBranch val="init"/>
        </dgm:presLayoutVars>
      </dgm:prSet>
      <dgm:spPr/>
    </dgm:pt>
    <dgm:pt modelId="{F6D86305-0E10-4DCC-AE5F-6419AE2E2000}" type="pres">
      <dgm:prSet presAssocID="{4F383BC9-EBB3-4EC3-AE48-D787220BE4C2}" presName="rootComposite" presStyleCnt="0"/>
      <dgm:spPr/>
    </dgm:pt>
    <dgm:pt modelId="{63CF1C28-6EAB-498F-8819-18B91C47C1A2}" type="pres">
      <dgm:prSet presAssocID="{4F383BC9-EBB3-4EC3-AE48-D787220BE4C2}" presName="rootText" presStyleLbl="node2" presStyleIdx="3" presStyleCnt="5" custScaleX="145754" custScaleY="170047" custLinFactNeighborX="28761" custLinFactNeighborY="1841">
        <dgm:presLayoutVars>
          <dgm:chPref val="3"/>
        </dgm:presLayoutVars>
      </dgm:prSet>
      <dgm:spPr/>
    </dgm:pt>
    <dgm:pt modelId="{A1F36693-4A06-4BBB-AD19-57A64C9BF09A}" type="pres">
      <dgm:prSet presAssocID="{4F383BC9-EBB3-4EC3-AE48-D787220BE4C2}" presName="rootConnector" presStyleLbl="node2" presStyleIdx="3" presStyleCnt="5"/>
      <dgm:spPr/>
    </dgm:pt>
    <dgm:pt modelId="{F32D5A8E-0332-4BF2-8903-B01DDB06CC20}" type="pres">
      <dgm:prSet presAssocID="{4F383BC9-EBB3-4EC3-AE48-D787220BE4C2}" presName="hierChild4" presStyleCnt="0"/>
      <dgm:spPr/>
    </dgm:pt>
    <dgm:pt modelId="{D87FA374-471D-4CA5-8781-5D930FF6BE16}" type="pres">
      <dgm:prSet presAssocID="{38C36C7B-7444-427F-94ED-D6D1664F5898}" presName="Name37" presStyleLbl="parChTrans1D3" presStyleIdx="10" presStyleCnt="12"/>
      <dgm:spPr/>
    </dgm:pt>
    <dgm:pt modelId="{AC2AEB48-9C7A-400D-94A8-3A0263FEC920}" type="pres">
      <dgm:prSet presAssocID="{A0F040D3-9F48-47F1-AF4D-3D1DF47891D8}" presName="hierRoot2" presStyleCnt="0">
        <dgm:presLayoutVars>
          <dgm:hierBranch val="init"/>
        </dgm:presLayoutVars>
      </dgm:prSet>
      <dgm:spPr/>
    </dgm:pt>
    <dgm:pt modelId="{B09823CA-58E4-40E1-9DD1-623B5536238F}" type="pres">
      <dgm:prSet presAssocID="{A0F040D3-9F48-47F1-AF4D-3D1DF47891D8}" presName="rootComposite" presStyleCnt="0"/>
      <dgm:spPr/>
    </dgm:pt>
    <dgm:pt modelId="{032FB7D7-C085-4D2E-80AC-D6AF089F57D6}" type="pres">
      <dgm:prSet presAssocID="{A0F040D3-9F48-47F1-AF4D-3D1DF47891D8}" presName="rootText" presStyleLbl="node3" presStyleIdx="10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144041CB-D970-4E95-9303-DF8F41A6784E}" type="pres">
      <dgm:prSet presAssocID="{A0F040D3-9F48-47F1-AF4D-3D1DF47891D8}" presName="rootConnector" presStyleLbl="node3" presStyleIdx="10" presStyleCnt="12"/>
      <dgm:spPr/>
    </dgm:pt>
    <dgm:pt modelId="{C31B9824-616A-45D7-9C37-E297230E7E79}" type="pres">
      <dgm:prSet presAssocID="{A0F040D3-9F48-47F1-AF4D-3D1DF47891D8}" presName="hierChild4" presStyleCnt="0"/>
      <dgm:spPr/>
    </dgm:pt>
    <dgm:pt modelId="{E6FC1EA7-36DD-4570-9849-EC63FD7DE26D}" type="pres">
      <dgm:prSet presAssocID="{A0F040D3-9F48-47F1-AF4D-3D1DF47891D8}" presName="hierChild5" presStyleCnt="0"/>
      <dgm:spPr/>
    </dgm:pt>
    <dgm:pt modelId="{9FB1D329-4CE9-4073-BB89-70F8DB6B945B}" type="pres">
      <dgm:prSet presAssocID="{A095101A-F1D2-4338-9E8E-2949F0C07500}" presName="Name37" presStyleLbl="parChTrans1D3" presStyleIdx="11" presStyleCnt="12"/>
      <dgm:spPr/>
    </dgm:pt>
    <dgm:pt modelId="{684E257F-6FB5-4CA0-A0F6-70C15E860C90}" type="pres">
      <dgm:prSet presAssocID="{530A5772-54C7-48D4-91FF-181DF3EE5075}" presName="hierRoot2" presStyleCnt="0">
        <dgm:presLayoutVars>
          <dgm:hierBranch val="init"/>
        </dgm:presLayoutVars>
      </dgm:prSet>
      <dgm:spPr/>
    </dgm:pt>
    <dgm:pt modelId="{7A451DB8-5B94-47DA-B221-EDA50D71633E}" type="pres">
      <dgm:prSet presAssocID="{530A5772-54C7-48D4-91FF-181DF3EE5075}" presName="rootComposite" presStyleCnt="0"/>
      <dgm:spPr/>
    </dgm:pt>
    <dgm:pt modelId="{B826E85B-D3AF-4FB2-BFF6-9DA41152700F}" type="pres">
      <dgm:prSet presAssocID="{530A5772-54C7-48D4-91FF-181DF3EE5075}" presName="rootText" presStyleLbl="node3" presStyleIdx="11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ADC2D3F3-5EA2-4D10-BD47-022D6281A394}" type="pres">
      <dgm:prSet presAssocID="{530A5772-54C7-48D4-91FF-181DF3EE5075}" presName="rootConnector" presStyleLbl="node3" presStyleIdx="11" presStyleCnt="12"/>
      <dgm:spPr/>
    </dgm:pt>
    <dgm:pt modelId="{0017EEAF-09D8-42F5-964C-EC30E76B0887}" type="pres">
      <dgm:prSet presAssocID="{530A5772-54C7-48D4-91FF-181DF3EE5075}" presName="hierChild4" presStyleCnt="0"/>
      <dgm:spPr/>
    </dgm:pt>
    <dgm:pt modelId="{0A331481-6CE5-42B6-AD84-1D4A742818E1}" type="pres">
      <dgm:prSet presAssocID="{530A5772-54C7-48D4-91FF-181DF3EE5075}" presName="hierChild5" presStyleCnt="0"/>
      <dgm:spPr/>
    </dgm:pt>
    <dgm:pt modelId="{66064265-3863-464E-BD01-C175862D6C33}" type="pres">
      <dgm:prSet presAssocID="{4F383BC9-EBB3-4EC3-AE48-D787220BE4C2}" presName="hierChild5" presStyleCnt="0"/>
      <dgm:spPr/>
    </dgm:pt>
    <dgm:pt modelId="{866A7C7C-EACA-483F-9819-1ABDC92CA2ED}" type="pres">
      <dgm:prSet presAssocID="{C3364B40-8DAE-4FAD-96A2-85C4880A559C}" presName="Name37" presStyleLbl="parChTrans1D2" presStyleIdx="4" presStyleCnt="5"/>
      <dgm:spPr/>
    </dgm:pt>
    <dgm:pt modelId="{7815F214-5AC8-4F5B-889B-059AEC4F292A}" type="pres">
      <dgm:prSet presAssocID="{5DF95994-5E08-4090-88B9-5261CB496938}" presName="hierRoot2" presStyleCnt="0">
        <dgm:presLayoutVars>
          <dgm:hierBranch val="init"/>
        </dgm:presLayoutVars>
      </dgm:prSet>
      <dgm:spPr/>
    </dgm:pt>
    <dgm:pt modelId="{CE6772AC-F47C-4B12-B88C-2693C984869D}" type="pres">
      <dgm:prSet presAssocID="{5DF95994-5E08-4090-88B9-5261CB496938}" presName="rootComposite" presStyleCnt="0"/>
      <dgm:spPr/>
    </dgm:pt>
    <dgm:pt modelId="{57037B52-E582-4FED-8037-0BC49F9D6AEB}" type="pres">
      <dgm:prSet presAssocID="{5DF95994-5E08-4090-88B9-5261CB496938}" presName="rootText" presStyleLbl="node2" presStyleIdx="4" presStyleCnt="5" custScaleX="145754" custScaleY="170047" custLinFactX="12653" custLinFactNeighborX="100000" custLinFactNeighborY="664">
        <dgm:presLayoutVars>
          <dgm:chPref val="3"/>
        </dgm:presLayoutVars>
      </dgm:prSet>
      <dgm:spPr/>
    </dgm:pt>
    <dgm:pt modelId="{EEE6117C-5CC3-48FF-8642-5CE20743B40E}" type="pres">
      <dgm:prSet presAssocID="{5DF95994-5E08-4090-88B9-5261CB496938}" presName="rootConnector" presStyleLbl="node2" presStyleIdx="4" presStyleCnt="5"/>
      <dgm:spPr/>
    </dgm:pt>
    <dgm:pt modelId="{FCBDCEEA-AD28-45F8-B6EA-EA5CC7DD49E0}" type="pres">
      <dgm:prSet presAssocID="{5DF95994-5E08-4090-88B9-5261CB496938}" presName="hierChild4" presStyleCnt="0"/>
      <dgm:spPr/>
    </dgm:pt>
    <dgm:pt modelId="{FC93D961-D45E-42B5-8665-8005560016D1}" type="pres">
      <dgm:prSet presAssocID="{5DF95994-5E08-4090-88B9-5261CB496938}" presName="hierChild5" presStyleCnt="0"/>
      <dgm:spPr/>
    </dgm:pt>
    <dgm:pt modelId="{1A1FDF77-8DB3-4B67-AD6E-BF0E69784304}" type="pres">
      <dgm:prSet presAssocID="{774E209E-DB73-40A3-BCFD-11245A228986}" presName="hierChild3" presStyleCnt="0"/>
      <dgm:spPr/>
    </dgm:pt>
  </dgm:ptLst>
  <dgm:cxnLst>
    <dgm:cxn modelId="{641CAD04-C9F2-43DE-9E2B-18ACE7D99272}" type="presOf" srcId="{5E087C9E-7651-47A4-81EE-100E8D471142}" destId="{DD7399C2-3DC6-4907-AE98-E7CE551386E0}" srcOrd="0" destOrd="0" presId="urn:microsoft.com/office/officeart/2005/8/layout/orgChart1"/>
    <dgm:cxn modelId="{9B3D0206-CC0C-4E03-A419-A3A0B22258ED}" srcId="{4F383BC9-EBB3-4EC3-AE48-D787220BE4C2}" destId="{A0F040D3-9F48-47F1-AF4D-3D1DF47891D8}" srcOrd="0" destOrd="0" parTransId="{38C36C7B-7444-427F-94ED-D6D1664F5898}" sibTransId="{21D3B3CD-9DB7-4107-9EDA-992A52233DC6}"/>
    <dgm:cxn modelId="{24E5C006-BC6A-4E43-9AA5-CC235B5C76CF}" type="presOf" srcId="{5053570C-78B2-4D87-9267-488C7EA1E467}" destId="{7A66F6C0-537C-422E-A134-535BD0E47966}" srcOrd="0" destOrd="0" presId="urn:microsoft.com/office/officeart/2005/8/layout/orgChart1"/>
    <dgm:cxn modelId="{955DF009-B508-4368-A591-2D9F7671A236}" type="presOf" srcId="{AD261FB6-7364-4E87-B5F1-7A5E1BBCA42A}" destId="{096C0989-C4F4-44F5-A1C8-C48B18CCCE73}" srcOrd="0" destOrd="0" presId="urn:microsoft.com/office/officeart/2005/8/layout/orgChart1"/>
    <dgm:cxn modelId="{A6ABF316-5CAE-4CE6-9082-32DF2BB7DFE1}" type="presOf" srcId="{78B3789F-72BA-47EF-8011-18FBB70638E1}" destId="{E72A8112-712E-4230-A7F3-906358E6B675}" srcOrd="1" destOrd="0" presId="urn:microsoft.com/office/officeart/2005/8/layout/orgChart1"/>
    <dgm:cxn modelId="{F1487119-96BB-424F-9F3E-30CC48376F2E}" srcId="{774E209E-DB73-40A3-BCFD-11245A228986}" destId="{1E962035-EA7F-42A6-ADF9-312E461EDB3D}" srcOrd="1" destOrd="0" parTransId="{2E44EFF1-53C7-4CC0-85E7-62DC4031F791}" sibTransId="{A1D22010-2DA0-4162-9B79-89E1995739E0}"/>
    <dgm:cxn modelId="{CD0D7F1E-9D95-44B0-943E-BA2E7720C696}" srcId="{1E962035-EA7F-42A6-ADF9-312E461EDB3D}" destId="{DB5BA07B-5161-42E4-BCF1-ACE6491BD11A}" srcOrd="1" destOrd="0" parTransId="{FB27E4AD-CD52-4790-988B-EC5D93770C00}" sibTransId="{22C3C69E-C205-42BE-A77B-B9AFE9FD9C65}"/>
    <dgm:cxn modelId="{C3924A22-DD6D-4388-B063-3AD38A05AD0D}" srcId="{1E650F1E-0856-484B-B1E1-BD3A33483F83}" destId="{80E25929-E6B5-4E18-A1FA-65C68A128AFC}" srcOrd="3" destOrd="0" parTransId="{3F2FBE1B-CCC4-483F-9359-A50BD2978FDC}" sibTransId="{17CD4CC7-BA1E-418C-BD00-51D912B2859F}"/>
    <dgm:cxn modelId="{75615F2A-2AF9-42DF-A18C-6125BCF97BA7}" type="presOf" srcId="{5DE2536E-DACB-4862-A88F-BB3CDE78F6BE}" destId="{08D40E40-3397-4D70-AA96-81DC76714E8B}" srcOrd="0" destOrd="0" presId="urn:microsoft.com/office/officeart/2005/8/layout/orgChart1"/>
    <dgm:cxn modelId="{19CE372B-43A1-431B-9138-E0971348CFD8}" type="presOf" srcId="{71AFA1DB-571A-442A-90C6-3398B33252D8}" destId="{3558429C-BDA3-4552-8B55-98C640CEBDF9}" srcOrd="0" destOrd="0" presId="urn:microsoft.com/office/officeart/2005/8/layout/orgChart1"/>
    <dgm:cxn modelId="{25FFE432-4CDE-4864-8893-3302635D682B}" type="presOf" srcId="{DB5BA07B-5161-42E4-BCF1-ACE6491BD11A}" destId="{EEECC6CB-6FAF-4914-BD61-11CC9887F304}" srcOrd="1" destOrd="0" presId="urn:microsoft.com/office/officeart/2005/8/layout/orgChart1"/>
    <dgm:cxn modelId="{D9714534-9C3B-4073-98B2-4655F70726FC}" srcId="{1E962035-EA7F-42A6-ADF9-312E461EDB3D}" destId="{63854AFC-35B8-49E3-AC74-C177B062F480}" srcOrd="0" destOrd="0" parTransId="{F62AABB4-6DF7-4569-AE49-041CFED1BB63}" sibTransId="{63D2C29B-B64F-42A3-B2A8-10E458840C4D}"/>
    <dgm:cxn modelId="{0D2BA936-410B-4F8E-8B14-C6E4B94FE5F5}" type="presOf" srcId="{F62AABB4-6DF7-4569-AE49-041CFED1BB63}" destId="{7CED4E7E-908F-46E6-A1E8-15CC83E5AF9A}" srcOrd="0" destOrd="0" presId="urn:microsoft.com/office/officeart/2005/8/layout/orgChart1"/>
    <dgm:cxn modelId="{2DC5D836-ADB9-405F-AC81-56C2B0EA1FE6}" type="presOf" srcId="{5E087C9E-7651-47A4-81EE-100E8D471142}" destId="{7EA6CF11-C0D3-4133-ACDC-409EEDC53599}" srcOrd="1" destOrd="0" presId="urn:microsoft.com/office/officeart/2005/8/layout/orgChart1"/>
    <dgm:cxn modelId="{AFD10938-8135-4E9B-90B2-D60BDFD393C2}" type="presOf" srcId="{C508EF86-DD32-4813-BDDC-BB1C958CAA17}" destId="{675E327E-204D-4C42-AEF5-446B3D266D63}" srcOrd="1" destOrd="0" presId="urn:microsoft.com/office/officeart/2005/8/layout/orgChart1"/>
    <dgm:cxn modelId="{9381523C-D6CB-46FB-B56A-F073398D12C7}" srcId="{5DE2536E-DACB-4862-A88F-BB3CDE78F6BE}" destId="{C508EF86-DD32-4813-BDDC-BB1C958CAA17}" srcOrd="0" destOrd="0" parTransId="{33A8B44E-A2CE-4B75-8232-92FD11537B10}" sibTransId="{AF0E3FC8-B201-4EE1-B160-28F20F522FBB}"/>
    <dgm:cxn modelId="{A5CD373D-0469-4506-814A-D4915BCEADC2}" type="presOf" srcId="{1E962035-EA7F-42A6-ADF9-312E461EDB3D}" destId="{7FC11B80-1560-4AAA-9DDE-ECDD0C320254}" srcOrd="0" destOrd="0" presId="urn:microsoft.com/office/officeart/2005/8/layout/orgChart1"/>
    <dgm:cxn modelId="{6E24CB3D-ED79-4443-B7F2-E6805D6030D0}" type="presOf" srcId="{4AC4DDA6-4C1F-4022-AE74-7735B4ECC424}" destId="{6E368E49-72B6-4724-B758-8643673D3FEA}" srcOrd="0" destOrd="0" presId="urn:microsoft.com/office/officeart/2005/8/layout/orgChart1"/>
    <dgm:cxn modelId="{01BF3E40-CD49-4DDA-9292-E6179145B800}" type="presOf" srcId="{1E962035-EA7F-42A6-ADF9-312E461EDB3D}" destId="{198A2EF2-F9F4-4021-800D-024DE387071B}" srcOrd="1" destOrd="0" presId="urn:microsoft.com/office/officeart/2005/8/layout/orgChart1"/>
    <dgm:cxn modelId="{AD487360-343F-4FB1-9F07-C4CB5FE3FB44}" type="presOf" srcId="{530A5772-54C7-48D4-91FF-181DF3EE5075}" destId="{B826E85B-D3AF-4FB2-BFF6-9DA41152700F}" srcOrd="0" destOrd="0" presId="urn:microsoft.com/office/officeart/2005/8/layout/orgChart1"/>
    <dgm:cxn modelId="{F4B8634F-6842-411B-927A-B4BFFA1061A0}" type="presOf" srcId="{38C36C7B-7444-427F-94ED-D6D1664F5898}" destId="{D87FA374-471D-4CA5-8781-5D930FF6BE16}" srcOrd="0" destOrd="0" presId="urn:microsoft.com/office/officeart/2005/8/layout/orgChart1"/>
    <dgm:cxn modelId="{CB02C06F-A243-44BF-8512-346F301BB494}" type="presOf" srcId="{80E25929-E6B5-4E18-A1FA-65C68A128AFC}" destId="{D3FD3093-A8B4-402C-9460-F997FD653E4F}" srcOrd="1" destOrd="0" presId="urn:microsoft.com/office/officeart/2005/8/layout/orgChart1"/>
    <dgm:cxn modelId="{F67B2750-4C63-42A7-91F3-521C389793C4}" srcId="{774E209E-DB73-40A3-BCFD-11245A228986}" destId="{5DE2536E-DACB-4862-A88F-BB3CDE78F6BE}" srcOrd="0" destOrd="0" parTransId="{98ABA3A5-D075-4A65-B03D-60D4E10C11AD}" sibTransId="{341341D2-1D31-450F-A5AB-09141F650F6B}"/>
    <dgm:cxn modelId="{AEFBB555-775B-4A58-84B5-AF6FAF111E1E}" type="presOf" srcId="{EE15DED4-3B58-46C3-A8E2-5F304AF3F984}" destId="{7FD3D820-9282-47EB-9074-1B319C2B2A2D}" srcOrd="0" destOrd="0" presId="urn:microsoft.com/office/officeart/2005/8/layout/orgChart1"/>
    <dgm:cxn modelId="{1AED6E77-DF95-4791-A653-5C8BBBE5E896}" type="presOf" srcId="{33A7FEF1-2F83-4719-ACCB-62A1C4B20DBE}" destId="{54428603-F481-4DB5-8C02-6ADE4DC40A23}" srcOrd="1" destOrd="0" presId="urn:microsoft.com/office/officeart/2005/8/layout/orgChart1"/>
    <dgm:cxn modelId="{AA2BED57-A7E0-42CF-9AC8-169224D49F7D}" type="presOf" srcId="{9DDB9F68-6B2E-4BAF-A58F-21DC5870F9B2}" destId="{070E0AA5-FE08-40CC-8B5B-B2ACB20CEE3C}" srcOrd="1" destOrd="0" presId="urn:microsoft.com/office/officeart/2005/8/layout/orgChart1"/>
    <dgm:cxn modelId="{EA2E7779-A2B1-4F55-AE82-14AD7CFBD5F0}" type="presOf" srcId="{5DF95994-5E08-4090-88B9-5261CB496938}" destId="{57037B52-E582-4FED-8037-0BC49F9D6AEB}" srcOrd="0" destOrd="0" presId="urn:microsoft.com/office/officeart/2005/8/layout/orgChart1"/>
    <dgm:cxn modelId="{D717EC7D-C7E4-4E40-B72A-21565BD2543F}" srcId="{4F383BC9-EBB3-4EC3-AE48-D787220BE4C2}" destId="{530A5772-54C7-48D4-91FF-181DF3EE5075}" srcOrd="1" destOrd="0" parTransId="{A095101A-F1D2-4338-9E8E-2949F0C07500}" sibTransId="{E2F19137-9352-4DB2-976C-0E8A1E6F3F4E}"/>
    <dgm:cxn modelId="{4C5C3982-B488-4275-8108-0E7738E7C7EA}" type="presOf" srcId="{98ABA3A5-D075-4A65-B03D-60D4E10C11AD}" destId="{DC02F803-1634-4BCC-9D31-6DE631909B27}" srcOrd="0" destOrd="0" presId="urn:microsoft.com/office/officeart/2005/8/layout/orgChart1"/>
    <dgm:cxn modelId="{F163DE82-4038-45FC-8769-F88A19997150}" type="presOf" srcId="{68F545FE-AC51-4BEB-847D-3E9D8D83C0B2}" destId="{39739068-BBFC-4D9E-BB8A-8BDDBA238CC7}" srcOrd="0" destOrd="0" presId="urn:microsoft.com/office/officeart/2005/8/layout/orgChart1"/>
    <dgm:cxn modelId="{DBF71F87-F733-4049-87A7-5F89FD777045}" type="presOf" srcId="{33A7FEF1-2F83-4719-ACCB-62A1C4B20DBE}" destId="{5EB80FF6-A297-4478-AE5F-3FDA96F3D401}" srcOrd="0" destOrd="0" presId="urn:microsoft.com/office/officeart/2005/8/layout/orgChart1"/>
    <dgm:cxn modelId="{DA92D888-A7C9-4536-A311-612C56CAB9C2}" srcId="{5DE2536E-DACB-4862-A88F-BB3CDE78F6BE}" destId="{33A7FEF1-2F83-4719-ACCB-62A1C4B20DBE}" srcOrd="3" destOrd="0" parTransId="{759D7BBC-41D9-4A54-ADCE-3864F78AACF5}" sibTransId="{21A9E33E-C87E-40B4-AFDD-EBA92052034F}"/>
    <dgm:cxn modelId="{6D8E058B-4200-4060-B21F-81E297F03D58}" type="presOf" srcId="{5DF95994-5E08-4090-88B9-5261CB496938}" destId="{EEE6117C-5CC3-48FF-8642-5CE20743B40E}" srcOrd="1" destOrd="0" presId="urn:microsoft.com/office/officeart/2005/8/layout/orgChart1"/>
    <dgm:cxn modelId="{499DFE8B-64E1-44B6-89AB-88127A2E9F1E}" type="presOf" srcId="{5609DF9E-BF1A-4A4D-9337-21853CFED5DD}" destId="{CE6E52FC-5AEB-4DC8-96D2-85C36124E6D3}" srcOrd="0" destOrd="0" presId="urn:microsoft.com/office/officeart/2005/8/layout/orgChart1"/>
    <dgm:cxn modelId="{9E5D9B95-D5CC-48C7-8BB9-39C6C3ABB404}" srcId="{1E650F1E-0856-484B-B1E1-BD3A33483F83}" destId="{5E087C9E-7651-47A4-81EE-100E8D471142}" srcOrd="2" destOrd="0" parTransId="{68F545FE-AC51-4BEB-847D-3E9D8D83C0B2}" sibTransId="{15F87548-8F05-4BC1-BB89-37A762C421BC}"/>
    <dgm:cxn modelId="{35A2BA97-8192-4311-950F-F058D7B6454B}" srcId="{774E209E-DB73-40A3-BCFD-11245A228986}" destId="{5DF95994-5E08-4090-88B9-5261CB496938}" srcOrd="4" destOrd="0" parTransId="{C3364B40-8DAE-4FAD-96A2-85C4880A559C}" sibTransId="{47264BA5-A58B-499B-AE3D-99285A9A8072}"/>
    <dgm:cxn modelId="{D5CBCEA4-4A02-415E-843A-59350900B151}" srcId="{5DE2536E-DACB-4862-A88F-BB3CDE78F6BE}" destId="{4AC4DDA6-4C1F-4022-AE74-7735B4ECC424}" srcOrd="1" destOrd="0" parTransId="{2F13BE5B-1A28-4E92-A6C0-DC350B8ADDED}" sibTransId="{672E93B0-40A9-4BE4-AFFA-031120A14880}"/>
    <dgm:cxn modelId="{60BD03A9-F3D6-44BD-83EE-D85D02A20175}" type="presOf" srcId="{9DDB9F68-6B2E-4BAF-A58F-21DC5870F9B2}" destId="{FABBF985-8A92-4B71-BBB6-C9AA439EDF10}" srcOrd="0" destOrd="0" presId="urn:microsoft.com/office/officeart/2005/8/layout/orgChart1"/>
    <dgm:cxn modelId="{898A42A9-3382-4B2B-817E-291C4366B2FF}" srcId="{1E650F1E-0856-484B-B1E1-BD3A33483F83}" destId="{78B3789F-72BA-47EF-8011-18FBB70638E1}" srcOrd="1" destOrd="0" parTransId="{AD261FB6-7364-4E87-B5F1-7A5E1BBCA42A}" sibTransId="{D1EEEF66-8DCA-4931-9220-024833EB5EF8}"/>
    <dgm:cxn modelId="{DA5EF5A9-C081-482C-92C5-51ED87D9C765}" type="presOf" srcId="{774E209E-DB73-40A3-BCFD-11245A228986}" destId="{68BFFC00-6FDB-4C61-85D4-B26D1D8CA131}" srcOrd="0" destOrd="0" presId="urn:microsoft.com/office/officeart/2005/8/layout/orgChart1"/>
    <dgm:cxn modelId="{A6D2FCAE-954D-489A-87D0-58AAAD92B718}" type="presOf" srcId="{4AC4DDA6-4C1F-4022-AE74-7735B4ECC424}" destId="{8C7AA115-8FDF-4CF7-86A9-15251616AC66}" srcOrd="1" destOrd="0" presId="urn:microsoft.com/office/officeart/2005/8/layout/orgChart1"/>
    <dgm:cxn modelId="{62FBF9B2-6DE8-4559-A089-8B7DC97CEADD}" type="presOf" srcId="{C508EF86-DD32-4813-BDDC-BB1C958CAA17}" destId="{909B46CB-2C82-4530-A8EB-C4A6EF29D4CD}" srcOrd="0" destOrd="0" presId="urn:microsoft.com/office/officeart/2005/8/layout/orgChart1"/>
    <dgm:cxn modelId="{CFEBB7C0-88BC-433D-986D-224F8F61F276}" type="presOf" srcId="{33A8B44E-A2CE-4B75-8232-92FD11537B10}" destId="{F01464DC-99CD-42A1-809D-48D92171F1E8}" srcOrd="0" destOrd="0" presId="urn:microsoft.com/office/officeart/2005/8/layout/orgChart1"/>
    <dgm:cxn modelId="{A60137C3-60AB-48E1-B44B-9A931A3B493A}" type="presOf" srcId="{DB5BA07B-5161-42E4-BCF1-ACE6491BD11A}" destId="{A8CC9930-A123-463B-B616-37C3927A0608}" srcOrd="0" destOrd="0" presId="urn:microsoft.com/office/officeart/2005/8/layout/orgChart1"/>
    <dgm:cxn modelId="{84A5C6C4-BAA9-4631-8F16-58935AA9490A}" type="presOf" srcId="{5053570C-78B2-4D87-9267-488C7EA1E467}" destId="{C33EC1C9-F97A-407E-BC95-FE357DBE50FD}" srcOrd="1" destOrd="0" presId="urn:microsoft.com/office/officeart/2005/8/layout/orgChart1"/>
    <dgm:cxn modelId="{8F56F4C4-8D69-4086-B22C-B34B4B6A5371}" type="presOf" srcId="{530A5772-54C7-48D4-91FF-181DF3EE5075}" destId="{ADC2D3F3-5EA2-4D10-BD47-022D6281A394}" srcOrd="1" destOrd="0" presId="urn:microsoft.com/office/officeart/2005/8/layout/orgChart1"/>
    <dgm:cxn modelId="{8CDC4FCE-5FF4-4832-850D-8AEEAD061CB8}" srcId="{1E650F1E-0856-484B-B1E1-BD3A33483F83}" destId="{9DDB9F68-6B2E-4BAF-A58F-21DC5870F9B2}" srcOrd="0" destOrd="0" parTransId="{5609DF9E-BF1A-4A4D-9337-21853CFED5DD}" sibTransId="{8FA7C80E-F05B-4A3B-BB64-3CE7DA94F279}"/>
    <dgm:cxn modelId="{F4D386CF-9F51-4FBA-9A19-AE944FAF42EA}" type="presOf" srcId="{A0F040D3-9F48-47F1-AF4D-3D1DF47891D8}" destId="{144041CB-D970-4E95-9303-DF8F41A6784E}" srcOrd="1" destOrd="0" presId="urn:microsoft.com/office/officeart/2005/8/layout/orgChart1"/>
    <dgm:cxn modelId="{C4B18ECF-D63D-4F41-B143-A74521277984}" type="presOf" srcId="{5DE2536E-DACB-4862-A88F-BB3CDE78F6BE}" destId="{06FF4CE9-4434-4FD7-8A9E-B25409DFA334}" srcOrd="1" destOrd="0" presId="urn:microsoft.com/office/officeart/2005/8/layout/orgChart1"/>
    <dgm:cxn modelId="{8E5B62D1-735C-4637-BCC5-115F45A215F0}" type="presOf" srcId="{1E650F1E-0856-484B-B1E1-BD3A33483F83}" destId="{2687FC2C-200F-45E5-AA87-0C7B7F0776BC}" srcOrd="1" destOrd="0" presId="urn:microsoft.com/office/officeart/2005/8/layout/orgChart1"/>
    <dgm:cxn modelId="{045F73D4-9FE5-4278-AD8F-18034E5771B7}" type="presOf" srcId="{759D7BBC-41D9-4A54-ADCE-3864F78AACF5}" destId="{E09FBD18-C651-4737-89FF-BC4E9DDEE9DC}" srcOrd="0" destOrd="0" presId="urn:microsoft.com/office/officeart/2005/8/layout/orgChart1"/>
    <dgm:cxn modelId="{650BD7D6-775C-4CA7-A5A1-756D50A9877C}" type="presOf" srcId="{A0F040D3-9F48-47F1-AF4D-3D1DF47891D8}" destId="{032FB7D7-C085-4D2E-80AC-D6AF089F57D6}" srcOrd="0" destOrd="0" presId="urn:microsoft.com/office/officeart/2005/8/layout/orgChart1"/>
    <dgm:cxn modelId="{DA3DC3DA-5771-4B4F-8644-8130FFE9CD60}" type="presOf" srcId="{80E25929-E6B5-4E18-A1FA-65C68A128AFC}" destId="{B1F52368-BDBC-4866-814B-2FE1F90FA82B}" srcOrd="0" destOrd="0" presId="urn:microsoft.com/office/officeart/2005/8/layout/orgChart1"/>
    <dgm:cxn modelId="{936873DE-307E-4212-944C-74F443F24339}" type="presOf" srcId="{3F2FBE1B-CCC4-483F-9359-A50BD2978FDC}" destId="{DBC99B96-8120-4BD1-90DC-1F01C3EE26E9}" srcOrd="0" destOrd="0" presId="urn:microsoft.com/office/officeart/2005/8/layout/orgChart1"/>
    <dgm:cxn modelId="{FB4680DE-D503-487E-885D-730FB7D84B66}" type="presOf" srcId="{4F383BC9-EBB3-4EC3-AE48-D787220BE4C2}" destId="{63CF1C28-6EAB-498F-8819-18B91C47C1A2}" srcOrd="0" destOrd="0" presId="urn:microsoft.com/office/officeart/2005/8/layout/orgChart1"/>
    <dgm:cxn modelId="{85BD53E0-DAC1-4FF2-B3BB-DBC02DE56EB6}" type="presOf" srcId="{78B3789F-72BA-47EF-8011-18FBB70638E1}" destId="{A9F6C046-2394-4565-A4C8-B5799EB31E55}" srcOrd="0" destOrd="0" presId="urn:microsoft.com/office/officeart/2005/8/layout/orgChart1"/>
    <dgm:cxn modelId="{B7F90AE7-7292-40CB-B43E-D522281D850F}" type="presOf" srcId="{4F383BC9-EBB3-4EC3-AE48-D787220BE4C2}" destId="{A1F36693-4A06-4BBB-AD19-57A64C9BF09A}" srcOrd="1" destOrd="0" presId="urn:microsoft.com/office/officeart/2005/8/layout/orgChart1"/>
    <dgm:cxn modelId="{224614EA-D81C-4B43-8D7A-5C4A963BE938}" type="presOf" srcId="{DC29DBEF-915F-49E4-A6C5-EBEBB0DB0851}" destId="{198A45D0-D336-4A7F-9723-3F6CCDCD3742}" srcOrd="0" destOrd="0" presId="urn:microsoft.com/office/officeart/2005/8/layout/orgChart1"/>
    <dgm:cxn modelId="{17F4FEEB-7A17-4502-931B-2D14EA202808}" type="presOf" srcId="{5A5A8C1C-1ED1-4A4E-ACE8-05344A63491D}" destId="{DF93CE30-A9B1-4238-867E-63FA7351F13D}" srcOrd="0" destOrd="0" presId="urn:microsoft.com/office/officeart/2005/8/layout/orgChart1"/>
    <dgm:cxn modelId="{4EEC0BEC-969A-4464-89E4-96F97E1053ED}" type="presOf" srcId="{63854AFC-35B8-49E3-AC74-C177B062F480}" destId="{4E56B0A0-408A-487C-BD6F-C5B119705E03}" srcOrd="1" destOrd="0" presId="urn:microsoft.com/office/officeart/2005/8/layout/orgChart1"/>
    <dgm:cxn modelId="{004955F0-814D-4994-873C-19ACBDF0D9AE}" srcId="{774E209E-DB73-40A3-BCFD-11245A228986}" destId="{1E650F1E-0856-484B-B1E1-BD3A33483F83}" srcOrd="2" destOrd="0" parTransId="{5A5A8C1C-1ED1-4A4E-ACE8-05344A63491D}" sibTransId="{799A9FA8-60D2-4263-8F6A-4F8BC3C13E2B}"/>
    <dgm:cxn modelId="{D2975EF1-E1B6-4349-BFCE-B3F5E6F1EEB4}" srcId="{774E209E-DB73-40A3-BCFD-11245A228986}" destId="{4F383BC9-EBB3-4EC3-AE48-D787220BE4C2}" srcOrd="3" destOrd="0" parTransId="{71AFA1DB-571A-442A-90C6-3398B33252D8}" sibTransId="{053990A1-4858-4AF7-9967-BBF5D9264DD6}"/>
    <dgm:cxn modelId="{C5A817F3-12D0-4244-BCC7-627832DB8F17}" type="presOf" srcId="{2E44EFF1-53C7-4CC0-85E7-62DC4031F791}" destId="{A6BC35E1-C1C6-4B4F-989F-7C4AE6F50B57}" srcOrd="0" destOrd="0" presId="urn:microsoft.com/office/officeart/2005/8/layout/orgChart1"/>
    <dgm:cxn modelId="{EAF632F3-3B3B-48AF-A8C8-1F1D0D958CB0}" type="presOf" srcId="{FB27E4AD-CD52-4790-988B-EC5D93770C00}" destId="{2F963CA4-76C7-4C14-BE3E-517F5DFB5D22}" srcOrd="0" destOrd="0" presId="urn:microsoft.com/office/officeart/2005/8/layout/orgChart1"/>
    <dgm:cxn modelId="{75B437F3-F948-4760-B06B-4C4DCA07C0AE}" type="presOf" srcId="{C3364B40-8DAE-4FAD-96A2-85C4880A559C}" destId="{866A7C7C-EACA-483F-9819-1ABDC92CA2ED}" srcOrd="0" destOrd="0" presId="urn:microsoft.com/office/officeart/2005/8/layout/orgChart1"/>
    <dgm:cxn modelId="{DAA8FAF3-2D54-4740-9CAD-2B60C1562938}" type="presOf" srcId="{2F13BE5B-1A28-4E92-A6C0-DC350B8ADDED}" destId="{A6FED72C-234E-47A8-B5C6-759A7E8D4F28}" srcOrd="0" destOrd="0" presId="urn:microsoft.com/office/officeart/2005/8/layout/orgChart1"/>
    <dgm:cxn modelId="{10B083F4-7180-4BED-888D-71005533AC0F}" type="presOf" srcId="{63854AFC-35B8-49E3-AC74-C177B062F480}" destId="{4C2B872F-165F-41F9-841A-FCE5E6B4BDDB}" srcOrd="0" destOrd="0" presId="urn:microsoft.com/office/officeart/2005/8/layout/orgChart1"/>
    <dgm:cxn modelId="{0D078AF5-ED31-4A7F-9CB7-7A8E6C0D09F6}" type="presOf" srcId="{774E209E-DB73-40A3-BCFD-11245A228986}" destId="{57A2FDDF-96DD-415E-B047-8B88A11D6953}" srcOrd="1" destOrd="0" presId="urn:microsoft.com/office/officeart/2005/8/layout/orgChart1"/>
    <dgm:cxn modelId="{EFD23EF7-36A9-4D85-9AE4-58F46ADC3783}" srcId="{EE15DED4-3B58-46C3-A8E2-5F304AF3F984}" destId="{774E209E-DB73-40A3-BCFD-11245A228986}" srcOrd="0" destOrd="0" parTransId="{99216650-E245-43C0-B93B-B85F69682007}" sibTransId="{B88BDD06-00AD-4C4E-A881-ED786ABE3F9C}"/>
    <dgm:cxn modelId="{4F79C6F7-CF08-4FD9-8730-37F1CEC18742}" type="presOf" srcId="{1E650F1E-0856-484B-B1E1-BD3A33483F83}" destId="{2A8BB491-5BA3-4280-8DB8-A0430B0235D0}" srcOrd="0" destOrd="0" presId="urn:microsoft.com/office/officeart/2005/8/layout/orgChart1"/>
    <dgm:cxn modelId="{36F91EFA-4156-43CA-B056-E0F69AAF3644}" type="presOf" srcId="{A095101A-F1D2-4338-9E8E-2949F0C07500}" destId="{9FB1D329-4CE9-4073-BB89-70F8DB6B945B}" srcOrd="0" destOrd="0" presId="urn:microsoft.com/office/officeart/2005/8/layout/orgChart1"/>
    <dgm:cxn modelId="{AAB417FF-6B12-46A1-AD14-1DB6B1BF2C5D}" srcId="{5DE2536E-DACB-4862-A88F-BB3CDE78F6BE}" destId="{5053570C-78B2-4D87-9267-488C7EA1E467}" srcOrd="2" destOrd="0" parTransId="{DC29DBEF-915F-49E4-A6C5-EBEBB0DB0851}" sibTransId="{14EB8137-01C5-4C6A-8A17-E5665F2D4B51}"/>
    <dgm:cxn modelId="{F2A7BEBD-A70D-4AF9-A7EA-F53830AD8A10}" type="presParOf" srcId="{7FD3D820-9282-47EB-9074-1B319C2B2A2D}" destId="{688352EF-B6A9-4455-9E5F-4581EF3B34C2}" srcOrd="0" destOrd="0" presId="urn:microsoft.com/office/officeart/2005/8/layout/orgChart1"/>
    <dgm:cxn modelId="{4C9EAA0C-0C12-415B-A6CC-506B3D15BF11}" type="presParOf" srcId="{688352EF-B6A9-4455-9E5F-4581EF3B34C2}" destId="{3ABBC6CA-B68D-4A5A-B0A3-F840B9D2F725}" srcOrd="0" destOrd="0" presId="urn:microsoft.com/office/officeart/2005/8/layout/orgChart1"/>
    <dgm:cxn modelId="{A05F57EF-BB0A-4006-8389-39CBCF81F340}" type="presParOf" srcId="{3ABBC6CA-B68D-4A5A-B0A3-F840B9D2F725}" destId="{68BFFC00-6FDB-4C61-85D4-B26D1D8CA131}" srcOrd="0" destOrd="0" presId="urn:microsoft.com/office/officeart/2005/8/layout/orgChart1"/>
    <dgm:cxn modelId="{1F84A42A-99B9-4744-AA3A-CCDBD19F3EC7}" type="presParOf" srcId="{3ABBC6CA-B68D-4A5A-B0A3-F840B9D2F725}" destId="{57A2FDDF-96DD-415E-B047-8B88A11D6953}" srcOrd="1" destOrd="0" presId="urn:microsoft.com/office/officeart/2005/8/layout/orgChart1"/>
    <dgm:cxn modelId="{2F13D56F-DF9D-4084-9042-174B174B2888}" type="presParOf" srcId="{688352EF-B6A9-4455-9E5F-4581EF3B34C2}" destId="{8DB47D6B-EC7B-4EAB-BB74-6C36329C8C8F}" srcOrd="1" destOrd="0" presId="urn:microsoft.com/office/officeart/2005/8/layout/orgChart1"/>
    <dgm:cxn modelId="{E477B728-C859-48EE-96E1-51413AF04B96}" type="presParOf" srcId="{8DB47D6B-EC7B-4EAB-BB74-6C36329C8C8F}" destId="{DC02F803-1634-4BCC-9D31-6DE631909B27}" srcOrd="0" destOrd="0" presId="urn:microsoft.com/office/officeart/2005/8/layout/orgChart1"/>
    <dgm:cxn modelId="{F499FA92-AEAD-4898-9BFE-A6A819ED8D03}" type="presParOf" srcId="{8DB47D6B-EC7B-4EAB-BB74-6C36329C8C8F}" destId="{05D64BBC-05EF-44CF-9CAB-9DE8B8CF6A5E}" srcOrd="1" destOrd="0" presId="urn:microsoft.com/office/officeart/2005/8/layout/orgChart1"/>
    <dgm:cxn modelId="{D97468E1-D91A-4699-9089-DD05C15E5264}" type="presParOf" srcId="{05D64BBC-05EF-44CF-9CAB-9DE8B8CF6A5E}" destId="{2CD75385-1608-48DA-8F11-CE989900982E}" srcOrd="0" destOrd="0" presId="urn:microsoft.com/office/officeart/2005/8/layout/orgChart1"/>
    <dgm:cxn modelId="{AA632CBE-2072-409D-9BFC-E0A2B30300E5}" type="presParOf" srcId="{2CD75385-1608-48DA-8F11-CE989900982E}" destId="{08D40E40-3397-4D70-AA96-81DC76714E8B}" srcOrd="0" destOrd="0" presId="urn:microsoft.com/office/officeart/2005/8/layout/orgChart1"/>
    <dgm:cxn modelId="{3F20A1A5-85B6-481F-B558-F13606D3E145}" type="presParOf" srcId="{2CD75385-1608-48DA-8F11-CE989900982E}" destId="{06FF4CE9-4434-4FD7-8A9E-B25409DFA334}" srcOrd="1" destOrd="0" presId="urn:microsoft.com/office/officeart/2005/8/layout/orgChart1"/>
    <dgm:cxn modelId="{6AA59720-B1A3-42E9-BD45-46D3AA2D4765}" type="presParOf" srcId="{05D64BBC-05EF-44CF-9CAB-9DE8B8CF6A5E}" destId="{DE6465BC-9A70-4793-9E51-AEF057EF5B01}" srcOrd="1" destOrd="0" presId="urn:microsoft.com/office/officeart/2005/8/layout/orgChart1"/>
    <dgm:cxn modelId="{AA3F6071-BD4E-492F-B689-048B8C74E1F5}" type="presParOf" srcId="{DE6465BC-9A70-4793-9E51-AEF057EF5B01}" destId="{F01464DC-99CD-42A1-809D-48D92171F1E8}" srcOrd="0" destOrd="0" presId="urn:microsoft.com/office/officeart/2005/8/layout/orgChart1"/>
    <dgm:cxn modelId="{43B172DE-8016-489B-896C-E19D42076043}" type="presParOf" srcId="{DE6465BC-9A70-4793-9E51-AEF057EF5B01}" destId="{E142C41C-B5CD-49D8-9488-4549F7D8CAC5}" srcOrd="1" destOrd="0" presId="urn:microsoft.com/office/officeart/2005/8/layout/orgChart1"/>
    <dgm:cxn modelId="{EF2F4A50-C3E0-4BBA-9A6D-DB40E1EE610A}" type="presParOf" srcId="{E142C41C-B5CD-49D8-9488-4549F7D8CAC5}" destId="{58C9510F-8CF5-413D-A3A5-A99913959411}" srcOrd="0" destOrd="0" presId="urn:microsoft.com/office/officeart/2005/8/layout/orgChart1"/>
    <dgm:cxn modelId="{711CDF6F-D12D-48E1-A41B-18489A4D544A}" type="presParOf" srcId="{58C9510F-8CF5-413D-A3A5-A99913959411}" destId="{909B46CB-2C82-4530-A8EB-C4A6EF29D4CD}" srcOrd="0" destOrd="0" presId="urn:microsoft.com/office/officeart/2005/8/layout/orgChart1"/>
    <dgm:cxn modelId="{E175A818-4FDF-4C3D-8399-D4C6F2084E1E}" type="presParOf" srcId="{58C9510F-8CF5-413D-A3A5-A99913959411}" destId="{675E327E-204D-4C42-AEF5-446B3D266D63}" srcOrd="1" destOrd="0" presId="urn:microsoft.com/office/officeart/2005/8/layout/orgChart1"/>
    <dgm:cxn modelId="{DAFBE35F-ABC4-4ECF-8EBF-2667590D370B}" type="presParOf" srcId="{E142C41C-B5CD-49D8-9488-4549F7D8CAC5}" destId="{B785FB29-0F6E-4567-B1BB-AB02ABDD4479}" srcOrd="1" destOrd="0" presId="urn:microsoft.com/office/officeart/2005/8/layout/orgChart1"/>
    <dgm:cxn modelId="{8B612B19-8DCE-4B04-8B46-0EB97230E37E}" type="presParOf" srcId="{E142C41C-B5CD-49D8-9488-4549F7D8CAC5}" destId="{D045E5A6-3832-400B-95A8-53F5A4C45585}" srcOrd="2" destOrd="0" presId="urn:microsoft.com/office/officeart/2005/8/layout/orgChart1"/>
    <dgm:cxn modelId="{6AB5860B-ED1E-4776-9DB9-1CD9B82BB60B}" type="presParOf" srcId="{DE6465BC-9A70-4793-9E51-AEF057EF5B01}" destId="{A6FED72C-234E-47A8-B5C6-759A7E8D4F28}" srcOrd="2" destOrd="0" presId="urn:microsoft.com/office/officeart/2005/8/layout/orgChart1"/>
    <dgm:cxn modelId="{BCEF0202-AD78-4703-A15C-D412C121A7D1}" type="presParOf" srcId="{DE6465BC-9A70-4793-9E51-AEF057EF5B01}" destId="{ECB8DF6C-3200-4553-9115-BD3D0FB53FAC}" srcOrd="3" destOrd="0" presId="urn:microsoft.com/office/officeart/2005/8/layout/orgChart1"/>
    <dgm:cxn modelId="{D766658F-F6E1-4818-84DA-038A72DA56FE}" type="presParOf" srcId="{ECB8DF6C-3200-4553-9115-BD3D0FB53FAC}" destId="{8C33CF52-7470-4ED8-A763-3CA7A5CE0712}" srcOrd="0" destOrd="0" presId="urn:microsoft.com/office/officeart/2005/8/layout/orgChart1"/>
    <dgm:cxn modelId="{0937C31E-E084-4506-8FBB-82FB32FBBCE2}" type="presParOf" srcId="{8C33CF52-7470-4ED8-A763-3CA7A5CE0712}" destId="{6E368E49-72B6-4724-B758-8643673D3FEA}" srcOrd="0" destOrd="0" presId="urn:microsoft.com/office/officeart/2005/8/layout/orgChart1"/>
    <dgm:cxn modelId="{60EEC633-7A02-4A42-8554-CEE387E354AF}" type="presParOf" srcId="{8C33CF52-7470-4ED8-A763-3CA7A5CE0712}" destId="{8C7AA115-8FDF-4CF7-86A9-15251616AC66}" srcOrd="1" destOrd="0" presId="urn:microsoft.com/office/officeart/2005/8/layout/orgChart1"/>
    <dgm:cxn modelId="{A5BD3388-A393-4B53-B75A-C159FD2598A9}" type="presParOf" srcId="{ECB8DF6C-3200-4553-9115-BD3D0FB53FAC}" destId="{05A68DA2-4F69-4A5C-8B78-DDBBE6BCD558}" srcOrd="1" destOrd="0" presId="urn:microsoft.com/office/officeart/2005/8/layout/orgChart1"/>
    <dgm:cxn modelId="{D3DD9A96-7C2F-4F50-8E75-02F61C7AE1A1}" type="presParOf" srcId="{ECB8DF6C-3200-4553-9115-BD3D0FB53FAC}" destId="{72233973-8554-4466-AD97-B6512527F16D}" srcOrd="2" destOrd="0" presId="urn:microsoft.com/office/officeart/2005/8/layout/orgChart1"/>
    <dgm:cxn modelId="{4F6F0B12-BFE8-464B-A2FA-FEB84FBED103}" type="presParOf" srcId="{DE6465BC-9A70-4793-9E51-AEF057EF5B01}" destId="{198A45D0-D336-4A7F-9723-3F6CCDCD3742}" srcOrd="4" destOrd="0" presId="urn:microsoft.com/office/officeart/2005/8/layout/orgChart1"/>
    <dgm:cxn modelId="{BB9E34FD-8C52-4142-8C1C-2CB5C428F919}" type="presParOf" srcId="{DE6465BC-9A70-4793-9E51-AEF057EF5B01}" destId="{365E377C-5492-4842-9A47-2A5C2B7AEF05}" srcOrd="5" destOrd="0" presId="urn:microsoft.com/office/officeart/2005/8/layout/orgChart1"/>
    <dgm:cxn modelId="{DE879645-13DD-4300-9229-F1381B8EC3E9}" type="presParOf" srcId="{365E377C-5492-4842-9A47-2A5C2B7AEF05}" destId="{29A7CCA1-8EBF-49FC-9A21-218840EB29FC}" srcOrd="0" destOrd="0" presId="urn:microsoft.com/office/officeart/2005/8/layout/orgChart1"/>
    <dgm:cxn modelId="{FB08ECBC-352D-4642-B15A-7EE67CD7F595}" type="presParOf" srcId="{29A7CCA1-8EBF-49FC-9A21-218840EB29FC}" destId="{7A66F6C0-537C-422E-A134-535BD0E47966}" srcOrd="0" destOrd="0" presId="urn:microsoft.com/office/officeart/2005/8/layout/orgChart1"/>
    <dgm:cxn modelId="{BA6DD07D-627D-49D5-B075-E6ED52095E30}" type="presParOf" srcId="{29A7CCA1-8EBF-49FC-9A21-218840EB29FC}" destId="{C33EC1C9-F97A-407E-BC95-FE357DBE50FD}" srcOrd="1" destOrd="0" presId="urn:microsoft.com/office/officeart/2005/8/layout/orgChart1"/>
    <dgm:cxn modelId="{0F832F36-3248-4C09-8056-14E883872097}" type="presParOf" srcId="{365E377C-5492-4842-9A47-2A5C2B7AEF05}" destId="{2A634A41-052A-4B62-92AE-B86B1CF8809E}" srcOrd="1" destOrd="0" presId="urn:microsoft.com/office/officeart/2005/8/layout/orgChart1"/>
    <dgm:cxn modelId="{EA128028-8F0F-4DCB-925C-2F05E58C4748}" type="presParOf" srcId="{365E377C-5492-4842-9A47-2A5C2B7AEF05}" destId="{B2FA0E28-138C-43F4-9A55-A3BDE3A60130}" srcOrd="2" destOrd="0" presId="urn:microsoft.com/office/officeart/2005/8/layout/orgChart1"/>
    <dgm:cxn modelId="{C6EB714D-5BBE-4674-82F9-4E970173B6B8}" type="presParOf" srcId="{DE6465BC-9A70-4793-9E51-AEF057EF5B01}" destId="{E09FBD18-C651-4737-89FF-BC4E9DDEE9DC}" srcOrd="6" destOrd="0" presId="urn:microsoft.com/office/officeart/2005/8/layout/orgChart1"/>
    <dgm:cxn modelId="{FA0E7875-3E4F-465B-A619-CD3AB44DBAF2}" type="presParOf" srcId="{DE6465BC-9A70-4793-9E51-AEF057EF5B01}" destId="{217EAA16-F95C-47BC-BB41-725C669DB92C}" srcOrd="7" destOrd="0" presId="urn:microsoft.com/office/officeart/2005/8/layout/orgChart1"/>
    <dgm:cxn modelId="{68A6A639-EC91-45F3-B067-6B1A256AEBD3}" type="presParOf" srcId="{217EAA16-F95C-47BC-BB41-725C669DB92C}" destId="{0F642D74-DDD2-463D-930C-E3DCAFC44505}" srcOrd="0" destOrd="0" presId="urn:microsoft.com/office/officeart/2005/8/layout/orgChart1"/>
    <dgm:cxn modelId="{3A1B4803-E5E5-45A9-AAC3-86E7B6ADCD1F}" type="presParOf" srcId="{0F642D74-DDD2-463D-930C-E3DCAFC44505}" destId="{5EB80FF6-A297-4478-AE5F-3FDA96F3D401}" srcOrd="0" destOrd="0" presId="urn:microsoft.com/office/officeart/2005/8/layout/orgChart1"/>
    <dgm:cxn modelId="{0D7CEB6A-E2E4-41A5-87DA-A80C74C5E9B9}" type="presParOf" srcId="{0F642D74-DDD2-463D-930C-E3DCAFC44505}" destId="{54428603-F481-4DB5-8C02-6ADE4DC40A23}" srcOrd="1" destOrd="0" presId="urn:microsoft.com/office/officeart/2005/8/layout/orgChart1"/>
    <dgm:cxn modelId="{B198C002-EF3C-4951-86C5-BB4EA7DF44CF}" type="presParOf" srcId="{217EAA16-F95C-47BC-BB41-725C669DB92C}" destId="{EE753C4A-AABC-4C90-92E3-6938B5D972E6}" srcOrd="1" destOrd="0" presId="urn:microsoft.com/office/officeart/2005/8/layout/orgChart1"/>
    <dgm:cxn modelId="{3BF6AB76-FAB4-4629-9B73-7BDF4BD1A7C3}" type="presParOf" srcId="{217EAA16-F95C-47BC-BB41-725C669DB92C}" destId="{5050021F-DC90-4614-AF33-55097B798555}" srcOrd="2" destOrd="0" presId="urn:microsoft.com/office/officeart/2005/8/layout/orgChart1"/>
    <dgm:cxn modelId="{E6BD79FB-8282-4FCD-B05F-1E09B6C3B57A}" type="presParOf" srcId="{05D64BBC-05EF-44CF-9CAB-9DE8B8CF6A5E}" destId="{116575F6-FEE7-41C3-BD6E-79079858C886}" srcOrd="2" destOrd="0" presId="urn:microsoft.com/office/officeart/2005/8/layout/orgChart1"/>
    <dgm:cxn modelId="{CB1F0FAF-783E-4ED7-BD99-129428A2DA89}" type="presParOf" srcId="{8DB47D6B-EC7B-4EAB-BB74-6C36329C8C8F}" destId="{A6BC35E1-C1C6-4B4F-989F-7C4AE6F50B57}" srcOrd="2" destOrd="0" presId="urn:microsoft.com/office/officeart/2005/8/layout/orgChart1"/>
    <dgm:cxn modelId="{B90A3A73-3609-4D45-9416-75D35B48F1C4}" type="presParOf" srcId="{8DB47D6B-EC7B-4EAB-BB74-6C36329C8C8F}" destId="{7A78B931-FA22-43CF-B2B1-41977232FF31}" srcOrd="3" destOrd="0" presId="urn:microsoft.com/office/officeart/2005/8/layout/orgChart1"/>
    <dgm:cxn modelId="{78CEE24F-EAA4-4E50-815D-B8D508E68886}" type="presParOf" srcId="{7A78B931-FA22-43CF-B2B1-41977232FF31}" destId="{305215E1-F776-4BDB-A077-7D75AB4E5D85}" srcOrd="0" destOrd="0" presId="urn:microsoft.com/office/officeart/2005/8/layout/orgChart1"/>
    <dgm:cxn modelId="{9C03032C-C748-4AFD-A3F3-C52795B2DBDC}" type="presParOf" srcId="{305215E1-F776-4BDB-A077-7D75AB4E5D85}" destId="{7FC11B80-1560-4AAA-9DDE-ECDD0C320254}" srcOrd="0" destOrd="0" presId="urn:microsoft.com/office/officeart/2005/8/layout/orgChart1"/>
    <dgm:cxn modelId="{67460A26-7EBC-4D06-A8CB-B3102CD03D08}" type="presParOf" srcId="{305215E1-F776-4BDB-A077-7D75AB4E5D85}" destId="{198A2EF2-F9F4-4021-800D-024DE387071B}" srcOrd="1" destOrd="0" presId="urn:microsoft.com/office/officeart/2005/8/layout/orgChart1"/>
    <dgm:cxn modelId="{4C4EA38F-E988-46BF-A4F8-861648E83A62}" type="presParOf" srcId="{7A78B931-FA22-43CF-B2B1-41977232FF31}" destId="{D8C9A5CE-51F4-40C6-AC28-AE2E624AF2FF}" srcOrd="1" destOrd="0" presId="urn:microsoft.com/office/officeart/2005/8/layout/orgChart1"/>
    <dgm:cxn modelId="{3279F286-E50E-429E-99CC-84D02783351D}" type="presParOf" srcId="{D8C9A5CE-51F4-40C6-AC28-AE2E624AF2FF}" destId="{7CED4E7E-908F-46E6-A1E8-15CC83E5AF9A}" srcOrd="0" destOrd="0" presId="urn:microsoft.com/office/officeart/2005/8/layout/orgChart1"/>
    <dgm:cxn modelId="{3B5615C5-6E1B-4D7B-BE96-77D9FDDAD556}" type="presParOf" srcId="{D8C9A5CE-51F4-40C6-AC28-AE2E624AF2FF}" destId="{78EFB925-25C4-46A4-9D43-32D4CE4379A4}" srcOrd="1" destOrd="0" presId="urn:microsoft.com/office/officeart/2005/8/layout/orgChart1"/>
    <dgm:cxn modelId="{85F7FBB8-276A-4962-8D6F-BD4A236A2296}" type="presParOf" srcId="{78EFB925-25C4-46A4-9D43-32D4CE4379A4}" destId="{26D092E4-C382-42CB-9660-45B2C9A79BB9}" srcOrd="0" destOrd="0" presId="urn:microsoft.com/office/officeart/2005/8/layout/orgChart1"/>
    <dgm:cxn modelId="{A46F517F-06D3-4BF0-B4D4-9D12A4D6E3AE}" type="presParOf" srcId="{26D092E4-C382-42CB-9660-45B2C9A79BB9}" destId="{4C2B872F-165F-41F9-841A-FCE5E6B4BDDB}" srcOrd="0" destOrd="0" presId="urn:microsoft.com/office/officeart/2005/8/layout/orgChart1"/>
    <dgm:cxn modelId="{94D036F7-F477-48CF-B680-1E8547D0C6B7}" type="presParOf" srcId="{26D092E4-C382-42CB-9660-45B2C9A79BB9}" destId="{4E56B0A0-408A-487C-BD6F-C5B119705E03}" srcOrd="1" destOrd="0" presId="urn:microsoft.com/office/officeart/2005/8/layout/orgChart1"/>
    <dgm:cxn modelId="{8C8496D4-7588-4F98-A008-D4784CC3BC79}" type="presParOf" srcId="{78EFB925-25C4-46A4-9D43-32D4CE4379A4}" destId="{89EE5C6D-B6E9-4FC1-AF3E-01A303AC2335}" srcOrd="1" destOrd="0" presId="urn:microsoft.com/office/officeart/2005/8/layout/orgChart1"/>
    <dgm:cxn modelId="{28D45111-0B2F-4F3C-9DA7-7CB8B1861A86}" type="presParOf" srcId="{78EFB925-25C4-46A4-9D43-32D4CE4379A4}" destId="{60DB0DD8-EA22-4BD9-A338-724EB1824905}" srcOrd="2" destOrd="0" presId="urn:microsoft.com/office/officeart/2005/8/layout/orgChart1"/>
    <dgm:cxn modelId="{AF7D9E86-EF40-482A-858E-4F6BEF73F66F}" type="presParOf" srcId="{D8C9A5CE-51F4-40C6-AC28-AE2E624AF2FF}" destId="{2F963CA4-76C7-4C14-BE3E-517F5DFB5D22}" srcOrd="2" destOrd="0" presId="urn:microsoft.com/office/officeart/2005/8/layout/orgChart1"/>
    <dgm:cxn modelId="{DF57583E-7767-4A0C-A395-1F0E95BAE205}" type="presParOf" srcId="{D8C9A5CE-51F4-40C6-AC28-AE2E624AF2FF}" destId="{589340BF-EEB1-4DE0-974F-728C47EACB92}" srcOrd="3" destOrd="0" presId="urn:microsoft.com/office/officeart/2005/8/layout/orgChart1"/>
    <dgm:cxn modelId="{D340B7AA-A3B3-48FB-8923-36F9CC69455E}" type="presParOf" srcId="{589340BF-EEB1-4DE0-974F-728C47EACB92}" destId="{C87FE03A-26D3-40B0-9CB5-57CF0D9D9911}" srcOrd="0" destOrd="0" presId="urn:microsoft.com/office/officeart/2005/8/layout/orgChart1"/>
    <dgm:cxn modelId="{E306BB8B-B5AB-4B84-BF15-38861A46AEF9}" type="presParOf" srcId="{C87FE03A-26D3-40B0-9CB5-57CF0D9D9911}" destId="{A8CC9930-A123-463B-B616-37C3927A0608}" srcOrd="0" destOrd="0" presId="urn:microsoft.com/office/officeart/2005/8/layout/orgChart1"/>
    <dgm:cxn modelId="{F976197C-C0DD-40F4-A645-8E0A4F4D0410}" type="presParOf" srcId="{C87FE03A-26D3-40B0-9CB5-57CF0D9D9911}" destId="{EEECC6CB-6FAF-4914-BD61-11CC9887F304}" srcOrd="1" destOrd="0" presId="urn:microsoft.com/office/officeart/2005/8/layout/orgChart1"/>
    <dgm:cxn modelId="{0CD5C61E-4E24-43A1-8A78-BABBA24D8815}" type="presParOf" srcId="{589340BF-EEB1-4DE0-974F-728C47EACB92}" destId="{3D0EA2FC-307F-41A7-9E62-16EA76B61C62}" srcOrd="1" destOrd="0" presId="urn:microsoft.com/office/officeart/2005/8/layout/orgChart1"/>
    <dgm:cxn modelId="{B7A89B3C-95B3-429E-AD01-B68097035420}" type="presParOf" srcId="{589340BF-EEB1-4DE0-974F-728C47EACB92}" destId="{FA421546-C51D-4A4E-8B05-9E3E5495DC04}" srcOrd="2" destOrd="0" presId="urn:microsoft.com/office/officeart/2005/8/layout/orgChart1"/>
    <dgm:cxn modelId="{256D29B5-72D8-42A4-B568-824C4156AE37}" type="presParOf" srcId="{7A78B931-FA22-43CF-B2B1-41977232FF31}" destId="{E650F618-3862-4AF8-83F0-273C9F4B4414}" srcOrd="2" destOrd="0" presId="urn:microsoft.com/office/officeart/2005/8/layout/orgChart1"/>
    <dgm:cxn modelId="{B49FF301-C1CA-4EE9-BC27-5842ECF641FC}" type="presParOf" srcId="{8DB47D6B-EC7B-4EAB-BB74-6C36329C8C8F}" destId="{DF93CE30-A9B1-4238-867E-63FA7351F13D}" srcOrd="4" destOrd="0" presId="urn:microsoft.com/office/officeart/2005/8/layout/orgChart1"/>
    <dgm:cxn modelId="{6B7E0141-09B1-4966-AEEE-678010AB128F}" type="presParOf" srcId="{8DB47D6B-EC7B-4EAB-BB74-6C36329C8C8F}" destId="{3697C362-19C1-4530-B8D6-FC193F8A4A3A}" srcOrd="5" destOrd="0" presId="urn:microsoft.com/office/officeart/2005/8/layout/orgChart1"/>
    <dgm:cxn modelId="{4A9C9374-AEE7-41F8-87AC-67F6020C71DD}" type="presParOf" srcId="{3697C362-19C1-4530-B8D6-FC193F8A4A3A}" destId="{C568F61B-CAD4-403B-9298-792B3889A16A}" srcOrd="0" destOrd="0" presId="urn:microsoft.com/office/officeart/2005/8/layout/orgChart1"/>
    <dgm:cxn modelId="{4B4C8D31-1667-4678-98FC-428D3EF3F3B1}" type="presParOf" srcId="{C568F61B-CAD4-403B-9298-792B3889A16A}" destId="{2A8BB491-5BA3-4280-8DB8-A0430B0235D0}" srcOrd="0" destOrd="0" presId="urn:microsoft.com/office/officeart/2005/8/layout/orgChart1"/>
    <dgm:cxn modelId="{F55256C6-E09E-458B-95D7-1A535883553F}" type="presParOf" srcId="{C568F61B-CAD4-403B-9298-792B3889A16A}" destId="{2687FC2C-200F-45E5-AA87-0C7B7F0776BC}" srcOrd="1" destOrd="0" presId="urn:microsoft.com/office/officeart/2005/8/layout/orgChart1"/>
    <dgm:cxn modelId="{D22355A2-C5EF-4184-8D81-6D82C17F7504}" type="presParOf" srcId="{3697C362-19C1-4530-B8D6-FC193F8A4A3A}" destId="{A227568C-6655-4B76-BD81-9DE80868D0DA}" srcOrd="1" destOrd="0" presId="urn:microsoft.com/office/officeart/2005/8/layout/orgChart1"/>
    <dgm:cxn modelId="{DF55EB16-1866-49F8-BAEA-950AB17B1CED}" type="presParOf" srcId="{A227568C-6655-4B76-BD81-9DE80868D0DA}" destId="{CE6E52FC-5AEB-4DC8-96D2-85C36124E6D3}" srcOrd="0" destOrd="0" presId="urn:microsoft.com/office/officeart/2005/8/layout/orgChart1"/>
    <dgm:cxn modelId="{A3ADD8C0-A4DE-42D4-8BB3-26402F66274E}" type="presParOf" srcId="{A227568C-6655-4B76-BD81-9DE80868D0DA}" destId="{70E77584-E208-4C51-A09C-BCED03EE4312}" srcOrd="1" destOrd="0" presId="urn:microsoft.com/office/officeart/2005/8/layout/orgChart1"/>
    <dgm:cxn modelId="{A4499C50-5C3F-4DB1-9A76-4C5A582ECCFD}" type="presParOf" srcId="{70E77584-E208-4C51-A09C-BCED03EE4312}" destId="{C2363A9A-1B83-4BC2-A84D-00DD381501C7}" srcOrd="0" destOrd="0" presId="urn:microsoft.com/office/officeart/2005/8/layout/orgChart1"/>
    <dgm:cxn modelId="{FE9DA4EC-E79E-434B-917D-D78E1B5E821C}" type="presParOf" srcId="{C2363A9A-1B83-4BC2-A84D-00DD381501C7}" destId="{FABBF985-8A92-4B71-BBB6-C9AA439EDF10}" srcOrd="0" destOrd="0" presId="urn:microsoft.com/office/officeart/2005/8/layout/orgChart1"/>
    <dgm:cxn modelId="{37354873-7FC1-45FD-BB5A-B9195139DD1B}" type="presParOf" srcId="{C2363A9A-1B83-4BC2-A84D-00DD381501C7}" destId="{070E0AA5-FE08-40CC-8B5B-B2ACB20CEE3C}" srcOrd="1" destOrd="0" presId="urn:microsoft.com/office/officeart/2005/8/layout/orgChart1"/>
    <dgm:cxn modelId="{E41949A7-4262-4BB2-8743-7D7CF5C31D87}" type="presParOf" srcId="{70E77584-E208-4C51-A09C-BCED03EE4312}" destId="{4D596D13-9F03-4D5B-97EC-652710483850}" srcOrd="1" destOrd="0" presId="urn:microsoft.com/office/officeart/2005/8/layout/orgChart1"/>
    <dgm:cxn modelId="{CDC30A41-9982-4059-879F-91C4179BE827}" type="presParOf" srcId="{70E77584-E208-4C51-A09C-BCED03EE4312}" destId="{45696742-D576-4825-8496-9CF4F4412C8A}" srcOrd="2" destOrd="0" presId="urn:microsoft.com/office/officeart/2005/8/layout/orgChart1"/>
    <dgm:cxn modelId="{5EA759B9-1235-4D92-986D-DE8179241273}" type="presParOf" srcId="{A227568C-6655-4B76-BD81-9DE80868D0DA}" destId="{096C0989-C4F4-44F5-A1C8-C48B18CCCE73}" srcOrd="2" destOrd="0" presId="urn:microsoft.com/office/officeart/2005/8/layout/orgChart1"/>
    <dgm:cxn modelId="{15A2E939-EE52-46EF-9176-07F315E76ACB}" type="presParOf" srcId="{A227568C-6655-4B76-BD81-9DE80868D0DA}" destId="{38939AA1-21A3-47B4-9CDD-4D4C37B3996D}" srcOrd="3" destOrd="0" presId="urn:microsoft.com/office/officeart/2005/8/layout/orgChart1"/>
    <dgm:cxn modelId="{33789490-C929-442C-A98F-6768161F2EC9}" type="presParOf" srcId="{38939AA1-21A3-47B4-9CDD-4D4C37B3996D}" destId="{032DF6A2-A53E-41A7-B052-26509EF32B73}" srcOrd="0" destOrd="0" presId="urn:microsoft.com/office/officeart/2005/8/layout/orgChart1"/>
    <dgm:cxn modelId="{DFD7B88B-4CED-47C8-9636-79611F9E6845}" type="presParOf" srcId="{032DF6A2-A53E-41A7-B052-26509EF32B73}" destId="{A9F6C046-2394-4565-A4C8-B5799EB31E55}" srcOrd="0" destOrd="0" presId="urn:microsoft.com/office/officeart/2005/8/layout/orgChart1"/>
    <dgm:cxn modelId="{ECC48DC3-5DEC-4CB8-A5CD-73CD1F3C3C16}" type="presParOf" srcId="{032DF6A2-A53E-41A7-B052-26509EF32B73}" destId="{E72A8112-712E-4230-A7F3-906358E6B675}" srcOrd="1" destOrd="0" presId="urn:microsoft.com/office/officeart/2005/8/layout/orgChart1"/>
    <dgm:cxn modelId="{4DE7E4EF-CF77-4D02-82BB-613E5728B822}" type="presParOf" srcId="{38939AA1-21A3-47B4-9CDD-4D4C37B3996D}" destId="{9F9F2640-DE07-4A8C-B87E-58AAF7A6A8A5}" srcOrd="1" destOrd="0" presId="urn:microsoft.com/office/officeart/2005/8/layout/orgChart1"/>
    <dgm:cxn modelId="{5C070432-C66E-47F9-85E5-1A4AE69D1BC7}" type="presParOf" srcId="{38939AA1-21A3-47B4-9CDD-4D4C37B3996D}" destId="{ED8C14DF-8B5A-4E45-B655-4EE7F1566F68}" srcOrd="2" destOrd="0" presId="urn:microsoft.com/office/officeart/2005/8/layout/orgChart1"/>
    <dgm:cxn modelId="{1B227744-1636-437F-B7D4-307AC2A3EE3B}" type="presParOf" srcId="{A227568C-6655-4B76-BD81-9DE80868D0DA}" destId="{39739068-BBFC-4D9E-BB8A-8BDDBA238CC7}" srcOrd="4" destOrd="0" presId="urn:microsoft.com/office/officeart/2005/8/layout/orgChart1"/>
    <dgm:cxn modelId="{EA5CAC88-B313-4595-9538-C628F0F43A62}" type="presParOf" srcId="{A227568C-6655-4B76-BD81-9DE80868D0DA}" destId="{B68D2CFE-DAF4-48BB-8C2C-81F1258536B3}" srcOrd="5" destOrd="0" presId="urn:microsoft.com/office/officeart/2005/8/layout/orgChart1"/>
    <dgm:cxn modelId="{D064D161-DDC6-4D46-964A-E466C0BDE127}" type="presParOf" srcId="{B68D2CFE-DAF4-48BB-8C2C-81F1258536B3}" destId="{72A01451-73E5-40BE-BCEF-377F2B9C4279}" srcOrd="0" destOrd="0" presId="urn:microsoft.com/office/officeart/2005/8/layout/orgChart1"/>
    <dgm:cxn modelId="{955D2971-243D-48D9-B487-60B56BBFFAAE}" type="presParOf" srcId="{72A01451-73E5-40BE-BCEF-377F2B9C4279}" destId="{DD7399C2-3DC6-4907-AE98-E7CE551386E0}" srcOrd="0" destOrd="0" presId="urn:microsoft.com/office/officeart/2005/8/layout/orgChart1"/>
    <dgm:cxn modelId="{8091FFC1-C9F7-418E-A923-93AD4C0DEC32}" type="presParOf" srcId="{72A01451-73E5-40BE-BCEF-377F2B9C4279}" destId="{7EA6CF11-C0D3-4133-ACDC-409EEDC53599}" srcOrd="1" destOrd="0" presId="urn:microsoft.com/office/officeart/2005/8/layout/orgChart1"/>
    <dgm:cxn modelId="{1C5D44A7-6479-4049-83F4-09E58E458C9A}" type="presParOf" srcId="{B68D2CFE-DAF4-48BB-8C2C-81F1258536B3}" destId="{D3E39C35-9125-46A3-ACD9-A1127DB104BA}" srcOrd="1" destOrd="0" presId="urn:microsoft.com/office/officeart/2005/8/layout/orgChart1"/>
    <dgm:cxn modelId="{9EC6E9E6-3672-4EE2-9416-DE0FF24B6A09}" type="presParOf" srcId="{B68D2CFE-DAF4-48BB-8C2C-81F1258536B3}" destId="{DE41A1B3-493A-4305-8AC6-450F714EF8EC}" srcOrd="2" destOrd="0" presId="urn:microsoft.com/office/officeart/2005/8/layout/orgChart1"/>
    <dgm:cxn modelId="{F0E9F0CD-94AD-4A22-AB92-9405524A246F}" type="presParOf" srcId="{A227568C-6655-4B76-BD81-9DE80868D0DA}" destId="{DBC99B96-8120-4BD1-90DC-1F01C3EE26E9}" srcOrd="6" destOrd="0" presId="urn:microsoft.com/office/officeart/2005/8/layout/orgChart1"/>
    <dgm:cxn modelId="{7A6DD7E4-CF2B-4623-BFA8-644F87505C52}" type="presParOf" srcId="{A227568C-6655-4B76-BD81-9DE80868D0DA}" destId="{5B782D6F-359A-4FFA-8E9E-7723211B736E}" srcOrd="7" destOrd="0" presId="urn:microsoft.com/office/officeart/2005/8/layout/orgChart1"/>
    <dgm:cxn modelId="{2429EEE4-067D-49F0-AF14-61C92554B573}" type="presParOf" srcId="{5B782D6F-359A-4FFA-8E9E-7723211B736E}" destId="{B530D163-66DC-4AB3-AB8D-01837BFA44DC}" srcOrd="0" destOrd="0" presId="urn:microsoft.com/office/officeart/2005/8/layout/orgChart1"/>
    <dgm:cxn modelId="{8E62E069-A6BB-4F6E-8B7B-84A82D5279C8}" type="presParOf" srcId="{B530D163-66DC-4AB3-AB8D-01837BFA44DC}" destId="{B1F52368-BDBC-4866-814B-2FE1F90FA82B}" srcOrd="0" destOrd="0" presId="urn:microsoft.com/office/officeart/2005/8/layout/orgChart1"/>
    <dgm:cxn modelId="{58BEBC3A-27B4-4E43-A8CF-A94590D57752}" type="presParOf" srcId="{B530D163-66DC-4AB3-AB8D-01837BFA44DC}" destId="{D3FD3093-A8B4-402C-9460-F997FD653E4F}" srcOrd="1" destOrd="0" presId="urn:microsoft.com/office/officeart/2005/8/layout/orgChart1"/>
    <dgm:cxn modelId="{FAF268A0-6D87-45BB-8B4E-29C581DEA5E0}" type="presParOf" srcId="{5B782D6F-359A-4FFA-8E9E-7723211B736E}" destId="{23438628-FDC6-4939-9C87-3EA31A2764EF}" srcOrd="1" destOrd="0" presId="urn:microsoft.com/office/officeart/2005/8/layout/orgChart1"/>
    <dgm:cxn modelId="{FBE3007A-153C-4B29-A3EE-0661D90E7790}" type="presParOf" srcId="{5B782D6F-359A-4FFA-8E9E-7723211B736E}" destId="{2C2D8F8B-A6D1-4449-872B-9E1745DF87AF}" srcOrd="2" destOrd="0" presId="urn:microsoft.com/office/officeart/2005/8/layout/orgChart1"/>
    <dgm:cxn modelId="{72953B95-42FD-414E-88FB-74A5B5553449}" type="presParOf" srcId="{3697C362-19C1-4530-B8D6-FC193F8A4A3A}" destId="{26328AAE-CA72-4706-BAE0-01346E2A8123}" srcOrd="2" destOrd="0" presId="urn:microsoft.com/office/officeart/2005/8/layout/orgChart1"/>
    <dgm:cxn modelId="{4AF4D4F9-C974-407D-B2C3-71924498A95D}" type="presParOf" srcId="{8DB47D6B-EC7B-4EAB-BB74-6C36329C8C8F}" destId="{3558429C-BDA3-4552-8B55-98C640CEBDF9}" srcOrd="6" destOrd="0" presId="urn:microsoft.com/office/officeart/2005/8/layout/orgChart1"/>
    <dgm:cxn modelId="{34869939-D0A7-451D-8D96-D91BD65E3FA8}" type="presParOf" srcId="{8DB47D6B-EC7B-4EAB-BB74-6C36329C8C8F}" destId="{DADABA9C-14C1-4D6D-981D-515A3A8D3597}" srcOrd="7" destOrd="0" presId="urn:microsoft.com/office/officeart/2005/8/layout/orgChart1"/>
    <dgm:cxn modelId="{05CCBE21-C3A1-41A5-ADA5-F80EF393B3AD}" type="presParOf" srcId="{DADABA9C-14C1-4D6D-981D-515A3A8D3597}" destId="{F6D86305-0E10-4DCC-AE5F-6419AE2E2000}" srcOrd="0" destOrd="0" presId="urn:microsoft.com/office/officeart/2005/8/layout/orgChart1"/>
    <dgm:cxn modelId="{A6DCF164-B657-4197-AB41-7ED83B333B18}" type="presParOf" srcId="{F6D86305-0E10-4DCC-AE5F-6419AE2E2000}" destId="{63CF1C28-6EAB-498F-8819-18B91C47C1A2}" srcOrd="0" destOrd="0" presId="urn:microsoft.com/office/officeart/2005/8/layout/orgChart1"/>
    <dgm:cxn modelId="{347501FD-4392-4BAE-B0AA-FFB1A66ED331}" type="presParOf" srcId="{F6D86305-0E10-4DCC-AE5F-6419AE2E2000}" destId="{A1F36693-4A06-4BBB-AD19-57A64C9BF09A}" srcOrd="1" destOrd="0" presId="urn:microsoft.com/office/officeart/2005/8/layout/orgChart1"/>
    <dgm:cxn modelId="{D79AB788-2064-4650-9E7A-FEA7F7971419}" type="presParOf" srcId="{DADABA9C-14C1-4D6D-981D-515A3A8D3597}" destId="{F32D5A8E-0332-4BF2-8903-B01DDB06CC20}" srcOrd="1" destOrd="0" presId="urn:microsoft.com/office/officeart/2005/8/layout/orgChart1"/>
    <dgm:cxn modelId="{D6B9B09B-4131-4DC7-9C88-D68D99C6F6CA}" type="presParOf" srcId="{F32D5A8E-0332-4BF2-8903-B01DDB06CC20}" destId="{D87FA374-471D-4CA5-8781-5D930FF6BE16}" srcOrd="0" destOrd="0" presId="urn:microsoft.com/office/officeart/2005/8/layout/orgChart1"/>
    <dgm:cxn modelId="{4289B46B-5196-421B-8498-9ACB557E65E4}" type="presParOf" srcId="{F32D5A8E-0332-4BF2-8903-B01DDB06CC20}" destId="{AC2AEB48-9C7A-400D-94A8-3A0263FEC920}" srcOrd="1" destOrd="0" presId="urn:microsoft.com/office/officeart/2005/8/layout/orgChart1"/>
    <dgm:cxn modelId="{DF0B6C0F-9AB5-4E6E-9AF3-8E9A0E3742EE}" type="presParOf" srcId="{AC2AEB48-9C7A-400D-94A8-3A0263FEC920}" destId="{B09823CA-58E4-40E1-9DD1-623B5536238F}" srcOrd="0" destOrd="0" presId="urn:microsoft.com/office/officeart/2005/8/layout/orgChart1"/>
    <dgm:cxn modelId="{36EED796-BB75-4387-8D24-3DFE6A362C93}" type="presParOf" srcId="{B09823CA-58E4-40E1-9DD1-623B5536238F}" destId="{032FB7D7-C085-4D2E-80AC-D6AF089F57D6}" srcOrd="0" destOrd="0" presId="urn:microsoft.com/office/officeart/2005/8/layout/orgChart1"/>
    <dgm:cxn modelId="{EDD1AE94-1F6D-42A0-8209-7C3D95F2FBB0}" type="presParOf" srcId="{B09823CA-58E4-40E1-9DD1-623B5536238F}" destId="{144041CB-D970-4E95-9303-DF8F41A6784E}" srcOrd="1" destOrd="0" presId="urn:microsoft.com/office/officeart/2005/8/layout/orgChart1"/>
    <dgm:cxn modelId="{A69B7F01-110F-45AB-A7BC-E41F8ACA0B2B}" type="presParOf" srcId="{AC2AEB48-9C7A-400D-94A8-3A0263FEC920}" destId="{C31B9824-616A-45D7-9C37-E297230E7E79}" srcOrd="1" destOrd="0" presId="urn:microsoft.com/office/officeart/2005/8/layout/orgChart1"/>
    <dgm:cxn modelId="{29A4E3D9-A3D4-4F52-BA5C-CB0EB3C5B513}" type="presParOf" srcId="{AC2AEB48-9C7A-400D-94A8-3A0263FEC920}" destId="{E6FC1EA7-36DD-4570-9849-EC63FD7DE26D}" srcOrd="2" destOrd="0" presId="urn:microsoft.com/office/officeart/2005/8/layout/orgChart1"/>
    <dgm:cxn modelId="{84F5062D-12E6-417E-8117-CB598E2CF661}" type="presParOf" srcId="{F32D5A8E-0332-4BF2-8903-B01DDB06CC20}" destId="{9FB1D329-4CE9-4073-BB89-70F8DB6B945B}" srcOrd="2" destOrd="0" presId="urn:microsoft.com/office/officeart/2005/8/layout/orgChart1"/>
    <dgm:cxn modelId="{21FA3C98-A104-4FB9-B20A-50091C1453BA}" type="presParOf" srcId="{F32D5A8E-0332-4BF2-8903-B01DDB06CC20}" destId="{684E257F-6FB5-4CA0-A0F6-70C15E860C90}" srcOrd="3" destOrd="0" presId="urn:microsoft.com/office/officeart/2005/8/layout/orgChart1"/>
    <dgm:cxn modelId="{39D87C89-FBC7-4220-B636-FAD21F3DF638}" type="presParOf" srcId="{684E257F-6FB5-4CA0-A0F6-70C15E860C90}" destId="{7A451DB8-5B94-47DA-B221-EDA50D71633E}" srcOrd="0" destOrd="0" presId="urn:microsoft.com/office/officeart/2005/8/layout/orgChart1"/>
    <dgm:cxn modelId="{26DC2333-D7EE-4143-B65D-7F6BBC83CFCE}" type="presParOf" srcId="{7A451DB8-5B94-47DA-B221-EDA50D71633E}" destId="{B826E85B-D3AF-4FB2-BFF6-9DA41152700F}" srcOrd="0" destOrd="0" presId="urn:microsoft.com/office/officeart/2005/8/layout/orgChart1"/>
    <dgm:cxn modelId="{25F6C1AB-711B-4138-BB54-78F9E0313112}" type="presParOf" srcId="{7A451DB8-5B94-47DA-B221-EDA50D71633E}" destId="{ADC2D3F3-5EA2-4D10-BD47-022D6281A394}" srcOrd="1" destOrd="0" presId="urn:microsoft.com/office/officeart/2005/8/layout/orgChart1"/>
    <dgm:cxn modelId="{ACF569ED-F94D-43D8-B859-866CF8559041}" type="presParOf" srcId="{684E257F-6FB5-4CA0-A0F6-70C15E860C90}" destId="{0017EEAF-09D8-42F5-964C-EC30E76B0887}" srcOrd="1" destOrd="0" presId="urn:microsoft.com/office/officeart/2005/8/layout/orgChart1"/>
    <dgm:cxn modelId="{0FC41AB7-31E3-40EA-A315-4B21F67A138D}" type="presParOf" srcId="{684E257F-6FB5-4CA0-A0F6-70C15E860C90}" destId="{0A331481-6CE5-42B6-AD84-1D4A742818E1}" srcOrd="2" destOrd="0" presId="urn:microsoft.com/office/officeart/2005/8/layout/orgChart1"/>
    <dgm:cxn modelId="{A48CE5D2-3421-48FE-AE31-67008DCD2234}" type="presParOf" srcId="{DADABA9C-14C1-4D6D-981D-515A3A8D3597}" destId="{66064265-3863-464E-BD01-C175862D6C33}" srcOrd="2" destOrd="0" presId="urn:microsoft.com/office/officeart/2005/8/layout/orgChart1"/>
    <dgm:cxn modelId="{63190E55-893F-458D-8C5B-DAE7C126D1ED}" type="presParOf" srcId="{8DB47D6B-EC7B-4EAB-BB74-6C36329C8C8F}" destId="{866A7C7C-EACA-483F-9819-1ABDC92CA2ED}" srcOrd="8" destOrd="0" presId="urn:microsoft.com/office/officeart/2005/8/layout/orgChart1"/>
    <dgm:cxn modelId="{2D86F271-D3B9-4F79-B9D3-1BD015596F70}" type="presParOf" srcId="{8DB47D6B-EC7B-4EAB-BB74-6C36329C8C8F}" destId="{7815F214-5AC8-4F5B-889B-059AEC4F292A}" srcOrd="9" destOrd="0" presId="urn:microsoft.com/office/officeart/2005/8/layout/orgChart1"/>
    <dgm:cxn modelId="{5C928AF3-2CDD-4D24-AC16-C0C486ECBD00}" type="presParOf" srcId="{7815F214-5AC8-4F5B-889B-059AEC4F292A}" destId="{CE6772AC-F47C-4B12-B88C-2693C984869D}" srcOrd="0" destOrd="0" presId="urn:microsoft.com/office/officeart/2005/8/layout/orgChart1"/>
    <dgm:cxn modelId="{5137B85B-1912-4FDD-859D-13468EC06722}" type="presParOf" srcId="{CE6772AC-F47C-4B12-B88C-2693C984869D}" destId="{57037B52-E582-4FED-8037-0BC49F9D6AEB}" srcOrd="0" destOrd="0" presId="urn:microsoft.com/office/officeart/2005/8/layout/orgChart1"/>
    <dgm:cxn modelId="{256FB7C3-CB7B-4F93-A85A-14E08DF1D3E0}" type="presParOf" srcId="{CE6772AC-F47C-4B12-B88C-2693C984869D}" destId="{EEE6117C-5CC3-48FF-8642-5CE20743B40E}" srcOrd="1" destOrd="0" presId="urn:microsoft.com/office/officeart/2005/8/layout/orgChart1"/>
    <dgm:cxn modelId="{247F774D-6F00-4A13-ACF5-25DD3BEF81F6}" type="presParOf" srcId="{7815F214-5AC8-4F5B-889B-059AEC4F292A}" destId="{FCBDCEEA-AD28-45F8-B6EA-EA5CC7DD49E0}" srcOrd="1" destOrd="0" presId="urn:microsoft.com/office/officeart/2005/8/layout/orgChart1"/>
    <dgm:cxn modelId="{2B9E05F7-B3E9-4C24-B417-05AC995AF8DA}" type="presParOf" srcId="{7815F214-5AC8-4F5B-889B-059AEC4F292A}" destId="{FC93D961-D45E-42B5-8665-8005560016D1}" srcOrd="2" destOrd="0" presId="urn:microsoft.com/office/officeart/2005/8/layout/orgChart1"/>
    <dgm:cxn modelId="{E39EED6F-3697-4E70-B9F3-9FDCACCB762E}" type="presParOf" srcId="{688352EF-B6A9-4455-9E5F-4581EF3B34C2}" destId="{1A1FDF77-8DB3-4B67-AD6E-BF0E69784304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66A7C7C-EACA-483F-9819-1ABDC92CA2ED}">
      <dsp:nvSpPr>
        <dsp:cNvPr id="0" name=""/>
        <dsp:cNvSpPr/>
      </dsp:nvSpPr>
      <dsp:spPr>
        <a:xfrm>
          <a:off x="2816654" y="702459"/>
          <a:ext cx="2174881" cy="1010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1584"/>
              </a:lnTo>
              <a:lnTo>
                <a:pt x="2174881" y="51584"/>
              </a:lnTo>
              <a:lnTo>
                <a:pt x="2174881" y="101038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FB1D329-4CE9-4073-BB89-70F8DB6B945B}">
      <dsp:nvSpPr>
        <dsp:cNvPr id="0" name=""/>
        <dsp:cNvSpPr/>
      </dsp:nvSpPr>
      <dsp:spPr>
        <a:xfrm>
          <a:off x="3536419" y="1206723"/>
          <a:ext cx="97745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97745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87FA374-471D-4CA5-8781-5D930FF6BE16}">
      <dsp:nvSpPr>
        <dsp:cNvPr id="0" name=""/>
        <dsp:cNvSpPr/>
      </dsp:nvSpPr>
      <dsp:spPr>
        <a:xfrm>
          <a:off x="3536419" y="1206723"/>
          <a:ext cx="97745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97745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558429C-BDA3-4552-8B55-98C640CEBDF9}">
      <dsp:nvSpPr>
        <dsp:cNvPr id="0" name=""/>
        <dsp:cNvSpPr/>
      </dsp:nvSpPr>
      <dsp:spPr>
        <a:xfrm>
          <a:off x="2816654" y="702459"/>
          <a:ext cx="994361" cy="10381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356"/>
              </a:lnTo>
              <a:lnTo>
                <a:pt x="994361" y="54356"/>
              </a:lnTo>
              <a:lnTo>
                <a:pt x="994361" y="103810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BC99B96-8120-4BD1-90DC-1F01C3EE26E9}">
      <dsp:nvSpPr>
        <dsp:cNvPr id="0" name=""/>
        <dsp:cNvSpPr/>
      </dsp:nvSpPr>
      <dsp:spPr>
        <a:xfrm>
          <a:off x="2502862" y="1202795"/>
          <a:ext cx="108728" cy="179737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97378"/>
              </a:lnTo>
              <a:lnTo>
                <a:pt x="108728" y="179737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9739068-BBFC-4D9E-BB8A-8BDDBA238CC7}">
      <dsp:nvSpPr>
        <dsp:cNvPr id="0" name=""/>
        <dsp:cNvSpPr/>
      </dsp:nvSpPr>
      <dsp:spPr>
        <a:xfrm>
          <a:off x="2502862" y="1202795"/>
          <a:ext cx="108728" cy="129899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98990"/>
              </a:lnTo>
              <a:lnTo>
                <a:pt x="108728" y="129899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96C0989-C4F4-44F5-A1C8-C48B18CCCE73}">
      <dsp:nvSpPr>
        <dsp:cNvPr id="0" name=""/>
        <dsp:cNvSpPr/>
      </dsp:nvSpPr>
      <dsp:spPr>
        <a:xfrm>
          <a:off x="2502862" y="1202795"/>
          <a:ext cx="108728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108728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E6E52FC-5AEB-4DC8-96D2-85C36124E6D3}">
      <dsp:nvSpPr>
        <dsp:cNvPr id="0" name=""/>
        <dsp:cNvSpPr/>
      </dsp:nvSpPr>
      <dsp:spPr>
        <a:xfrm>
          <a:off x="2502862" y="1202795"/>
          <a:ext cx="108728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108728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F93CE30-A9B1-4238-867E-63FA7351F13D}">
      <dsp:nvSpPr>
        <dsp:cNvPr id="0" name=""/>
        <dsp:cNvSpPr/>
      </dsp:nvSpPr>
      <dsp:spPr>
        <a:xfrm>
          <a:off x="2731738" y="702459"/>
          <a:ext cx="91440" cy="99882"/>
        </a:xfrm>
        <a:custGeom>
          <a:avLst/>
          <a:gdLst/>
          <a:ahLst/>
          <a:cxnLst/>
          <a:rect l="0" t="0" r="0" b="0"/>
          <a:pathLst>
            <a:path>
              <a:moveTo>
                <a:pt x="84915" y="0"/>
              </a:moveTo>
              <a:lnTo>
                <a:pt x="84915" y="50428"/>
              </a:lnTo>
              <a:lnTo>
                <a:pt x="45720" y="50428"/>
              </a:lnTo>
              <a:lnTo>
                <a:pt x="45720" y="99882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F963CA4-76C7-4C14-BE3E-517F5DFB5D22}">
      <dsp:nvSpPr>
        <dsp:cNvPr id="0" name=""/>
        <dsp:cNvSpPr/>
      </dsp:nvSpPr>
      <dsp:spPr>
        <a:xfrm>
          <a:off x="1559514" y="1203760"/>
          <a:ext cx="108936" cy="82141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21414"/>
              </a:lnTo>
              <a:lnTo>
                <a:pt x="108936" y="821414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ED4E7E-908F-46E6-A1E8-15CC83E5AF9A}">
      <dsp:nvSpPr>
        <dsp:cNvPr id="0" name=""/>
        <dsp:cNvSpPr/>
      </dsp:nvSpPr>
      <dsp:spPr>
        <a:xfrm>
          <a:off x="1559514" y="1203760"/>
          <a:ext cx="100948" cy="31526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15263"/>
              </a:lnTo>
              <a:lnTo>
                <a:pt x="100948" y="315263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BC35E1-C1C6-4B4F-989F-7C4AE6F50B57}">
      <dsp:nvSpPr>
        <dsp:cNvPr id="0" name=""/>
        <dsp:cNvSpPr/>
      </dsp:nvSpPr>
      <dsp:spPr>
        <a:xfrm>
          <a:off x="1834110" y="702459"/>
          <a:ext cx="982544" cy="100847"/>
        </a:xfrm>
        <a:custGeom>
          <a:avLst/>
          <a:gdLst/>
          <a:ahLst/>
          <a:cxnLst/>
          <a:rect l="0" t="0" r="0" b="0"/>
          <a:pathLst>
            <a:path>
              <a:moveTo>
                <a:pt x="982544" y="0"/>
              </a:moveTo>
              <a:lnTo>
                <a:pt x="982544" y="51393"/>
              </a:lnTo>
              <a:lnTo>
                <a:pt x="0" y="51393"/>
              </a:lnTo>
              <a:lnTo>
                <a:pt x="0" y="1008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09FBD18-C651-4737-89FF-BC4E9DDEE9DC}">
      <dsp:nvSpPr>
        <dsp:cNvPr id="0" name=""/>
        <dsp:cNvSpPr/>
      </dsp:nvSpPr>
      <dsp:spPr>
        <a:xfrm>
          <a:off x="531086" y="1214360"/>
          <a:ext cx="216727" cy="178046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80460"/>
              </a:lnTo>
              <a:lnTo>
                <a:pt x="216727" y="178046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98A45D0-D336-4A7F-9723-3F6CCDCD3742}">
      <dsp:nvSpPr>
        <dsp:cNvPr id="0" name=""/>
        <dsp:cNvSpPr/>
      </dsp:nvSpPr>
      <dsp:spPr>
        <a:xfrm>
          <a:off x="531086" y="1214360"/>
          <a:ext cx="216727" cy="128109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1099"/>
              </a:lnTo>
              <a:lnTo>
                <a:pt x="216727" y="1281099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FED72C-234E-47A8-B5C6-759A7E8D4F28}">
      <dsp:nvSpPr>
        <dsp:cNvPr id="0" name=""/>
        <dsp:cNvSpPr/>
      </dsp:nvSpPr>
      <dsp:spPr>
        <a:xfrm>
          <a:off x="531086" y="1214360"/>
          <a:ext cx="216727" cy="7817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1738"/>
              </a:lnTo>
              <a:lnTo>
                <a:pt x="216727" y="78173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01464DC-99CD-42A1-809D-48D92171F1E8}">
      <dsp:nvSpPr>
        <dsp:cNvPr id="0" name=""/>
        <dsp:cNvSpPr/>
      </dsp:nvSpPr>
      <dsp:spPr>
        <a:xfrm>
          <a:off x="531086" y="1214360"/>
          <a:ext cx="216727" cy="28237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82376"/>
              </a:lnTo>
              <a:lnTo>
                <a:pt x="216727" y="28237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C02F803-1634-4BCC-9D31-6DE631909B27}">
      <dsp:nvSpPr>
        <dsp:cNvPr id="0" name=""/>
        <dsp:cNvSpPr/>
      </dsp:nvSpPr>
      <dsp:spPr>
        <a:xfrm>
          <a:off x="805681" y="702459"/>
          <a:ext cx="2010972" cy="111447"/>
        </a:xfrm>
        <a:custGeom>
          <a:avLst/>
          <a:gdLst/>
          <a:ahLst/>
          <a:cxnLst/>
          <a:rect l="0" t="0" r="0" b="0"/>
          <a:pathLst>
            <a:path>
              <a:moveTo>
                <a:pt x="2010972" y="0"/>
              </a:moveTo>
              <a:lnTo>
                <a:pt x="2010972" y="61993"/>
              </a:lnTo>
              <a:lnTo>
                <a:pt x="0" y="61993"/>
              </a:lnTo>
              <a:lnTo>
                <a:pt x="0" y="1114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8BFFC00-6FDB-4C61-85D4-B26D1D8CA131}">
      <dsp:nvSpPr>
        <dsp:cNvPr id="0" name=""/>
        <dsp:cNvSpPr/>
      </dsp:nvSpPr>
      <dsp:spPr>
        <a:xfrm>
          <a:off x="2317716" y="0"/>
          <a:ext cx="997874" cy="70245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 sz="800" kern="1200"/>
        </a:p>
      </dsp:txBody>
      <dsp:txXfrm>
        <a:off x="2317716" y="0"/>
        <a:ext cx="997874" cy="702459"/>
      </dsp:txXfrm>
    </dsp:sp>
    <dsp:sp modelId="{08D40E40-3397-4D70-AA96-81DC76714E8B}">
      <dsp:nvSpPr>
        <dsp:cNvPr id="0" name=""/>
        <dsp:cNvSpPr/>
      </dsp:nvSpPr>
      <dsp:spPr>
        <a:xfrm>
          <a:off x="462437" y="8139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sp:txBody>
      <dsp:txXfrm>
        <a:off x="462437" y="813907"/>
        <a:ext cx="686488" cy="400453"/>
      </dsp:txXfrm>
    </dsp:sp>
    <dsp:sp modelId="{909B46CB-2C82-4530-A8EB-C4A6EF29D4CD}">
      <dsp:nvSpPr>
        <dsp:cNvPr id="0" name=""/>
        <dsp:cNvSpPr/>
      </dsp:nvSpPr>
      <dsp:spPr>
        <a:xfrm>
          <a:off x="747813" y="129651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1296510"/>
        <a:ext cx="686488" cy="400453"/>
      </dsp:txXfrm>
    </dsp:sp>
    <dsp:sp modelId="{6E368E49-72B6-4724-B758-8643673D3FEA}">
      <dsp:nvSpPr>
        <dsp:cNvPr id="0" name=""/>
        <dsp:cNvSpPr/>
      </dsp:nvSpPr>
      <dsp:spPr>
        <a:xfrm>
          <a:off x="747813" y="179587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sp:txBody>
      <dsp:txXfrm>
        <a:off x="747813" y="1795872"/>
        <a:ext cx="686488" cy="400453"/>
      </dsp:txXfrm>
    </dsp:sp>
    <dsp:sp modelId="{7A66F6C0-537C-422E-A134-535BD0E47966}">
      <dsp:nvSpPr>
        <dsp:cNvPr id="0" name=""/>
        <dsp:cNvSpPr/>
      </dsp:nvSpPr>
      <dsp:spPr>
        <a:xfrm>
          <a:off x="747813" y="2295233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sp:txBody>
      <dsp:txXfrm>
        <a:off x="747813" y="2295233"/>
        <a:ext cx="686488" cy="400453"/>
      </dsp:txXfrm>
    </dsp:sp>
    <dsp:sp modelId="{5EB80FF6-A297-4478-AE5F-3FDA96F3D401}">
      <dsp:nvSpPr>
        <dsp:cNvPr id="0" name=""/>
        <dsp:cNvSpPr/>
      </dsp:nvSpPr>
      <dsp:spPr>
        <a:xfrm>
          <a:off x="747813" y="279459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2794594"/>
        <a:ext cx="686488" cy="400453"/>
      </dsp:txXfrm>
    </dsp:sp>
    <dsp:sp modelId="{7FC11B80-1560-4AAA-9DDE-ECDD0C320254}">
      <dsp:nvSpPr>
        <dsp:cNvPr id="0" name=""/>
        <dsp:cNvSpPr/>
      </dsp:nvSpPr>
      <dsp:spPr>
        <a:xfrm>
          <a:off x="1490865" y="8033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1490865" y="803307"/>
        <a:ext cx="686488" cy="400453"/>
      </dsp:txXfrm>
    </dsp:sp>
    <dsp:sp modelId="{4C2B872F-165F-41F9-841A-FCE5E6B4BDDB}">
      <dsp:nvSpPr>
        <dsp:cNvPr id="0" name=""/>
        <dsp:cNvSpPr/>
      </dsp:nvSpPr>
      <dsp:spPr>
        <a:xfrm>
          <a:off x="1660462" y="13187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660462" y="1318798"/>
        <a:ext cx="686488" cy="400453"/>
      </dsp:txXfrm>
    </dsp:sp>
    <dsp:sp modelId="{A8CC9930-A123-463B-B616-37C3927A0608}">
      <dsp:nvSpPr>
        <dsp:cNvPr id="0" name=""/>
        <dsp:cNvSpPr/>
      </dsp:nvSpPr>
      <dsp:spPr>
        <a:xfrm>
          <a:off x="1668450" y="182494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sp:txBody>
      <dsp:txXfrm>
        <a:off x="1668450" y="1824948"/>
        <a:ext cx="686488" cy="400453"/>
      </dsp:txXfrm>
    </dsp:sp>
    <dsp:sp modelId="{2A8BB491-5BA3-4280-8DB8-A0430B0235D0}">
      <dsp:nvSpPr>
        <dsp:cNvPr id="0" name=""/>
        <dsp:cNvSpPr/>
      </dsp:nvSpPr>
      <dsp:spPr>
        <a:xfrm>
          <a:off x="2434214" y="80234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1</a:t>
          </a: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2434214" y="802342"/>
        <a:ext cx="686488" cy="400453"/>
      </dsp:txXfrm>
    </dsp:sp>
    <dsp:sp modelId="{FABBF985-8A92-4B71-BBB6-C9AA439EDF10}">
      <dsp:nvSpPr>
        <dsp:cNvPr id="0" name=""/>
        <dsp:cNvSpPr/>
      </dsp:nvSpPr>
      <dsp:spPr>
        <a:xfrm>
          <a:off x="2611591" y="130283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302836"/>
        <a:ext cx="686488" cy="400453"/>
      </dsp:txXfrm>
    </dsp:sp>
    <dsp:sp modelId="{A9F6C046-2394-4565-A4C8-B5799EB31E55}">
      <dsp:nvSpPr>
        <dsp:cNvPr id="0" name=""/>
        <dsp:cNvSpPr/>
      </dsp:nvSpPr>
      <dsp:spPr>
        <a:xfrm>
          <a:off x="2611591" y="180219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802197"/>
        <a:ext cx="686488" cy="400453"/>
      </dsp:txXfrm>
    </dsp:sp>
    <dsp:sp modelId="{DD7399C2-3DC6-4907-AE98-E7CE551386E0}">
      <dsp:nvSpPr>
        <dsp:cNvPr id="0" name=""/>
        <dsp:cNvSpPr/>
      </dsp:nvSpPr>
      <dsp:spPr>
        <a:xfrm>
          <a:off x="2611591" y="230155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sp:txBody>
      <dsp:txXfrm>
        <a:off x="2611591" y="2301558"/>
        <a:ext cx="686488" cy="400453"/>
      </dsp:txXfrm>
    </dsp:sp>
    <dsp:sp modelId="{B1F52368-BDBC-4866-814B-2FE1F90FA82B}">
      <dsp:nvSpPr>
        <dsp:cNvPr id="0" name=""/>
        <dsp:cNvSpPr/>
      </dsp:nvSpPr>
      <dsp:spPr>
        <a:xfrm>
          <a:off x="2611591" y="279994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sp:txBody>
      <dsp:txXfrm>
        <a:off x="2611591" y="2799946"/>
        <a:ext cx="686488" cy="400453"/>
      </dsp:txXfrm>
    </dsp:sp>
    <dsp:sp modelId="{63CF1C28-6EAB-498F-8819-18B91C47C1A2}">
      <dsp:nvSpPr>
        <dsp:cNvPr id="0" name=""/>
        <dsp:cNvSpPr/>
      </dsp:nvSpPr>
      <dsp:spPr>
        <a:xfrm>
          <a:off x="3467771" y="80627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3467771" y="806270"/>
        <a:ext cx="686488" cy="400453"/>
      </dsp:txXfrm>
    </dsp:sp>
    <dsp:sp modelId="{032FB7D7-C085-4D2E-80AC-D6AF089F57D6}">
      <dsp:nvSpPr>
        <dsp:cNvPr id="0" name=""/>
        <dsp:cNvSpPr/>
      </dsp:nvSpPr>
      <dsp:spPr>
        <a:xfrm>
          <a:off x="3634165" y="130676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306764"/>
        <a:ext cx="686488" cy="400453"/>
      </dsp:txXfrm>
    </dsp:sp>
    <dsp:sp modelId="{B826E85B-D3AF-4FB2-BFF6-9DA41152700F}">
      <dsp:nvSpPr>
        <dsp:cNvPr id="0" name=""/>
        <dsp:cNvSpPr/>
      </dsp:nvSpPr>
      <dsp:spPr>
        <a:xfrm>
          <a:off x="3634165" y="1806125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806125"/>
        <a:ext cx="686488" cy="400453"/>
      </dsp:txXfrm>
    </dsp:sp>
    <dsp:sp modelId="{57037B52-E582-4FED-8037-0BC49F9D6AEB}">
      <dsp:nvSpPr>
        <dsp:cNvPr id="0" name=""/>
        <dsp:cNvSpPr/>
      </dsp:nvSpPr>
      <dsp:spPr>
        <a:xfrm>
          <a:off x="4648291" y="8034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id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</a:t>
          </a: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 Hari</a:t>
          </a:r>
        </a:p>
      </dsp:txBody>
      <dsp:txXfrm>
        <a:off x="4648291" y="803498"/>
        <a:ext cx="686488" cy="40045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59CDA6-823F-4783-9FE7-325E3D1E9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7</TotalTime>
  <Pages>1</Pages>
  <Words>766</Words>
  <Characters>4367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a Dermawan</dc:creator>
  <cp:keywords/>
  <dc:description/>
  <cp:lastModifiedBy>Guna Dermawan</cp:lastModifiedBy>
  <cp:revision>312</cp:revision>
  <cp:lastPrinted>2021-11-19T06:22:00Z</cp:lastPrinted>
  <dcterms:created xsi:type="dcterms:W3CDTF">2021-11-17T09:43:00Z</dcterms:created>
  <dcterms:modified xsi:type="dcterms:W3CDTF">2021-11-19T0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cfc9795-8ebf-36a6-8d72-ec2526570a6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